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12BD" w:rsidRDefault="00C512BD" w:rsidP="001405A5">
      <w:pPr>
        <w:jc w:val="center"/>
        <w:rPr>
          <w:b/>
          <w:sz w:val="28"/>
          <w:szCs w:val="28"/>
        </w:rPr>
      </w:pPr>
      <w:bookmarkStart w:id="0" w:name="_GoBack"/>
      <w:bookmarkEnd w:id="0"/>
      <w:r>
        <w:rPr>
          <w:b/>
          <w:sz w:val="28"/>
          <w:szCs w:val="28"/>
        </w:rPr>
        <w:t xml:space="preserve">The role of product inhibition as a yield-determining factor in </w:t>
      </w:r>
      <w:r w:rsidR="00680CC4">
        <w:rPr>
          <w:b/>
          <w:sz w:val="28"/>
          <w:szCs w:val="28"/>
        </w:rPr>
        <w:t>enzymatic high-</w:t>
      </w:r>
      <w:r w:rsidR="00B63001">
        <w:rPr>
          <w:b/>
          <w:sz w:val="28"/>
          <w:szCs w:val="28"/>
        </w:rPr>
        <w:t xml:space="preserve"> </w:t>
      </w:r>
      <w:r w:rsidR="00F679D0">
        <w:rPr>
          <w:b/>
          <w:sz w:val="28"/>
          <w:szCs w:val="28"/>
        </w:rPr>
        <w:t>solid hydrolysis of pre</w:t>
      </w:r>
      <w:r w:rsidR="00680CC4">
        <w:rPr>
          <w:b/>
          <w:sz w:val="28"/>
          <w:szCs w:val="28"/>
        </w:rPr>
        <w:t>treated cornstover</w:t>
      </w:r>
    </w:p>
    <w:p w:rsidR="00D17207" w:rsidRDefault="00792928" w:rsidP="001405A5">
      <w:pPr>
        <w:jc w:val="center"/>
        <w:rPr>
          <w:sz w:val="28"/>
          <w:szCs w:val="28"/>
        </w:rPr>
      </w:pPr>
      <w:r>
        <w:rPr>
          <w:sz w:val="28"/>
          <w:szCs w:val="28"/>
        </w:rPr>
        <w:t xml:space="preserve">Olsen, SN, </w:t>
      </w:r>
      <w:r w:rsidR="00D17207" w:rsidRPr="00D17207">
        <w:rPr>
          <w:sz w:val="28"/>
          <w:szCs w:val="28"/>
        </w:rPr>
        <w:t>B</w:t>
      </w:r>
      <w:r>
        <w:rPr>
          <w:sz w:val="28"/>
          <w:szCs w:val="28"/>
        </w:rPr>
        <w:t>orch, K</w:t>
      </w:r>
      <w:r w:rsidR="00D17207" w:rsidRPr="00D17207">
        <w:rPr>
          <w:sz w:val="28"/>
          <w:szCs w:val="28"/>
        </w:rPr>
        <w:t xml:space="preserve">, </w:t>
      </w:r>
      <w:r w:rsidR="005233EB">
        <w:rPr>
          <w:sz w:val="28"/>
          <w:szCs w:val="28"/>
        </w:rPr>
        <w:t xml:space="preserve">Cruys-Bagger N, </w:t>
      </w:r>
      <w:r w:rsidR="00D17207" w:rsidRPr="00D17207">
        <w:rPr>
          <w:sz w:val="28"/>
          <w:szCs w:val="28"/>
        </w:rPr>
        <w:t>Westh, P</w:t>
      </w:r>
      <w:r w:rsidR="008A46D5">
        <w:rPr>
          <w:sz w:val="28"/>
          <w:szCs w:val="28"/>
        </w:rPr>
        <w:t>*</w:t>
      </w:r>
    </w:p>
    <w:p w:rsidR="009A55C1" w:rsidRPr="009A55C1" w:rsidRDefault="009A55C1" w:rsidP="009A55C1">
      <w:r w:rsidRPr="009A55C1">
        <w:t xml:space="preserve">*Corresponding author: </w:t>
      </w:r>
    </w:p>
    <w:p w:rsidR="009A55C1" w:rsidRPr="009A55C1" w:rsidRDefault="009A55C1" w:rsidP="009A55C1">
      <w:r w:rsidRPr="009A55C1">
        <w:rPr>
          <w:vertAlign w:val="superscript"/>
        </w:rPr>
        <w:t>1</w:t>
      </w:r>
      <w:r w:rsidRPr="009A55C1">
        <w:t>Roskilde University</w:t>
      </w:r>
    </w:p>
    <w:p w:rsidR="009A55C1" w:rsidRPr="009A55C1" w:rsidRDefault="009A55C1" w:rsidP="009A55C1">
      <w:r w:rsidRPr="009A55C1">
        <w:t>Universitetsvej 1</w:t>
      </w:r>
    </w:p>
    <w:p w:rsidR="009A55C1" w:rsidRPr="009A55C1" w:rsidRDefault="009A55C1" w:rsidP="009A55C1">
      <w:r w:rsidRPr="009A55C1">
        <w:t>PO BOX 260</w:t>
      </w:r>
    </w:p>
    <w:p w:rsidR="009A55C1" w:rsidRPr="009A55C1" w:rsidRDefault="009A55C1" w:rsidP="009A55C1">
      <w:r w:rsidRPr="009A55C1">
        <w:t>4000 Roskilde Denmark</w:t>
      </w:r>
    </w:p>
    <w:p w:rsidR="009A55C1" w:rsidRPr="009A55C1" w:rsidRDefault="009A55C1" w:rsidP="009A55C1">
      <w:pPr>
        <w:rPr>
          <w:vertAlign w:val="superscript"/>
        </w:rPr>
      </w:pPr>
    </w:p>
    <w:p w:rsidR="009A55C1" w:rsidRPr="009A55C1" w:rsidRDefault="009A55C1" w:rsidP="009A55C1">
      <w:r w:rsidRPr="009A55C1">
        <w:rPr>
          <w:vertAlign w:val="superscript"/>
        </w:rPr>
        <w:t>2</w:t>
      </w:r>
      <w:r w:rsidRPr="009A55C1">
        <w:t>Novozymes A/S</w:t>
      </w:r>
    </w:p>
    <w:p w:rsidR="009A55C1" w:rsidRPr="009A55C1" w:rsidRDefault="009A55C1" w:rsidP="009A55C1">
      <w:r w:rsidRPr="009A55C1">
        <w:t>Krogshøjvej 36</w:t>
      </w:r>
    </w:p>
    <w:p w:rsidR="009A55C1" w:rsidRPr="009A55C1" w:rsidRDefault="009A55C1" w:rsidP="009A55C1">
      <w:r w:rsidRPr="009A55C1">
        <w:t>2880 Bagsvæ</w:t>
      </w:r>
      <w:r w:rsidR="00792928">
        <w:t>rd</w:t>
      </w:r>
      <w:r w:rsidRPr="009A55C1">
        <w:t>, Denmark</w:t>
      </w:r>
    </w:p>
    <w:p w:rsidR="009A55C1" w:rsidRPr="00D17207" w:rsidRDefault="009A55C1" w:rsidP="009A55C1">
      <w:pPr>
        <w:rPr>
          <w:sz w:val="28"/>
          <w:szCs w:val="28"/>
        </w:rPr>
      </w:pPr>
    </w:p>
    <w:p w:rsidR="001405A5" w:rsidRDefault="001405A5" w:rsidP="001405A5">
      <w:pPr>
        <w:jc w:val="center"/>
        <w:rPr>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9A55C1" w:rsidRDefault="009A55C1" w:rsidP="0047610B">
      <w:pPr>
        <w:rPr>
          <w:b/>
          <w:sz w:val="24"/>
          <w:szCs w:val="24"/>
        </w:rPr>
      </w:pPr>
    </w:p>
    <w:p w:rsidR="00792928" w:rsidRDefault="00792928" w:rsidP="0047610B">
      <w:pPr>
        <w:rPr>
          <w:b/>
          <w:sz w:val="24"/>
          <w:szCs w:val="24"/>
        </w:rPr>
      </w:pPr>
    </w:p>
    <w:p w:rsidR="0047610B" w:rsidRDefault="0047610B" w:rsidP="0047610B">
      <w:pPr>
        <w:rPr>
          <w:b/>
          <w:sz w:val="24"/>
          <w:szCs w:val="24"/>
        </w:rPr>
      </w:pPr>
      <w:r>
        <w:rPr>
          <w:b/>
          <w:sz w:val="24"/>
          <w:szCs w:val="24"/>
        </w:rPr>
        <w:lastRenderedPageBreak/>
        <w:t>Abstract</w:t>
      </w:r>
    </w:p>
    <w:p w:rsidR="0047610B" w:rsidRPr="001B0E72" w:rsidRDefault="0047610B" w:rsidP="0047610B">
      <w:pPr>
        <w:spacing w:line="480" w:lineRule="auto"/>
      </w:pPr>
      <w:r w:rsidRPr="001B0E72">
        <w:t>Industrially, enzymatic</w:t>
      </w:r>
      <w:r w:rsidR="007569D4">
        <w:t xml:space="preserve"> hydrolysis of ligno</w:t>
      </w:r>
      <w:r w:rsidR="00680CC4" w:rsidRPr="001B0E72">
        <w:t>cellulose at high</w:t>
      </w:r>
      <w:r w:rsidR="00792928">
        <w:t>-</w:t>
      </w:r>
      <w:r w:rsidR="00680CC4" w:rsidRPr="001B0E72">
        <w:t>solid content</w:t>
      </w:r>
      <w:r w:rsidRPr="001B0E72">
        <w:t xml:space="preserve"> is preferable ove</w:t>
      </w:r>
      <w:r w:rsidR="00507955" w:rsidRPr="001B0E72">
        <w:t>r low solids</w:t>
      </w:r>
      <w:r w:rsidRPr="001B0E72">
        <w:t xml:space="preserve"> due to a reduction in </w:t>
      </w:r>
      <w:r w:rsidR="00CE5C65" w:rsidRPr="001B0E72">
        <w:t>processing costs</w:t>
      </w:r>
      <w:r w:rsidRPr="001B0E72">
        <w:t xml:space="preserve">. Unfortunately, the economic benefits are </w:t>
      </w:r>
      <w:r w:rsidR="00B761A6">
        <w:t>counteracted</w:t>
      </w:r>
      <w:r w:rsidR="00B761A6" w:rsidRPr="001B0E72">
        <w:t xml:space="preserve"> </w:t>
      </w:r>
      <w:r w:rsidRPr="001B0E72">
        <w:t xml:space="preserve">by a linear </w:t>
      </w:r>
      <w:r w:rsidR="00507955" w:rsidRPr="001B0E72">
        <w:t>decrease in yield with solid content</w:t>
      </w:r>
      <w:r w:rsidRPr="001B0E72">
        <w:t>, referred to as the “solid</w:t>
      </w:r>
      <w:r w:rsidR="00792928">
        <w:t xml:space="preserve"> </w:t>
      </w:r>
      <w:r w:rsidRPr="001B0E72">
        <w:t>effect” in the</w:t>
      </w:r>
      <w:r w:rsidR="00782C5A">
        <w:t xml:space="preserve"> literature. In the current study</w:t>
      </w:r>
      <w:r w:rsidRPr="001B0E72">
        <w:t xml:space="preserve"> we investigate the </w:t>
      </w:r>
      <w:r w:rsidR="003A464C" w:rsidRPr="001B0E72">
        <w:t xml:space="preserve">contribution of product inhibition to the solid effect </w:t>
      </w:r>
      <w:r w:rsidR="00792928">
        <w:t>(</w:t>
      </w:r>
      <w:r w:rsidR="00792928" w:rsidRPr="00792928">
        <w:rPr>
          <w:b/>
        </w:rPr>
        <w:t>7</w:t>
      </w:r>
      <w:r w:rsidR="00A80BC9">
        <w:t>-33</w:t>
      </w:r>
      <w:r w:rsidR="002561AF" w:rsidRPr="001B0E72">
        <w:t xml:space="preserve"> % solids)</w:t>
      </w:r>
      <w:r w:rsidR="003A464C" w:rsidRPr="001B0E72">
        <w:t xml:space="preserve">. Product inhibition was measured directly by adding glucose to </w:t>
      </w:r>
      <w:r w:rsidR="00210150" w:rsidRPr="001B0E72">
        <w:t>high</w:t>
      </w:r>
      <w:r w:rsidR="00A64D94" w:rsidRPr="001B0E72">
        <w:t>-</w:t>
      </w:r>
      <w:r w:rsidR="00210150" w:rsidRPr="001B0E72">
        <w:t xml:space="preserve">solid </w:t>
      </w:r>
      <w:r w:rsidR="003A464C" w:rsidRPr="001B0E72">
        <w:t xml:space="preserve">hydrolysis samples and indirectly through variation of water content and </w:t>
      </w:r>
      <w:r w:rsidR="00E6558C">
        <w:t>beta-glucosi</w:t>
      </w:r>
      <w:r w:rsidR="004D685D" w:rsidRPr="001B0E72">
        <w:t xml:space="preserve">dase concentration. </w:t>
      </w:r>
      <w:r w:rsidR="00300DB1" w:rsidRPr="001B0E72">
        <w:t>The results</w:t>
      </w:r>
      <w:r w:rsidR="002561AF" w:rsidRPr="001B0E72">
        <w:t xml:space="preserve"> </w:t>
      </w:r>
      <w:r w:rsidR="003A464C" w:rsidRPr="001B0E72">
        <w:t xml:space="preserve">suggest that the solid effect is </w:t>
      </w:r>
      <w:r w:rsidR="00B761A6">
        <w:t xml:space="preserve">mainly </w:t>
      </w:r>
      <w:r w:rsidR="003A464C" w:rsidRPr="001B0E72">
        <w:t>controlled by product inhibition under the given experimental conditions</w:t>
      </w:r>
      <w:r w:rsidR="00300DB1" w:rsidRPr="001B0E72">
        <w:t xml:space="preserve"> </w:t>
      </w:r>
      <w:r w:rsidR="00856B18" w:rsidRPr="001B0E72">
        <w:t xml:space="preserve">(washed pretreated cornstover </w:t>
      </w:r>
      <w:r w:rsidR="00A246D9" w:rsidRPr="001B0E72">
        <w:t xml:space="preserve">as </w:t>
      </w:r>
      <w:r w:rsidR="003A464C" w:rsidRPr="001B0E72">
        <w:t>substrate)</w:t>
      </w:r>
      <w:r w:rsidR="00A246D9" w:rsidRPr="001B0E72">
        <w:t xml:space="preserve">. </w:t>
      </w:r>
      <w:r w:rsidR="00507955" w:rsidRPr="001B0E72">
        <w:t xml:space="preserve">Cellobiose </w:t>
      </w:r>
      <w:r w:rsidR="00A64D94" w:rsidRPr="001B0E72">
        <w:t>was found to be approximately 15</w:t>
      </w:r>
      <w:r w:rsidR="00507955" w:rsidRPr="001B0E72">
        <w:t xml:space="preserve"> times more </w:t>
      </w:r>
      <w:r w:rsidR="00300DB1" w:rsidRPr="001B0E72">
        <w:t>inhibitory than glucose on a molar scale</w:t>
      </w:r>
      <w:r w:rsidR="007569D4">
        <w:t>. However, c</w:t>
      </w:r>
      <w:r w:rsidR="009430E8" w:rsidRPr="001B0E72">
        <w:t>onsidering that glucose c</w:t>
      </w:r>
      <w:r w:rsidR="001B4EAF">
        <w:t xml:space="preserve">oncentrations are </w:t>
      </w:r>
      <w:r w:rsidR="001B4EAF" w:rsidRPr="008C09C5">
        <w:t>at least</w:t>
      </w:r>
      <w:r w:rsidR="00A64D94" w:rsidRPr="001B0E72">
        <w:t xml:space="preserve"> </w:t>
      </w:r>
      <w:r w:rsidR="005A67C4" w:rsidRPr="001B0E72">
        <w:t>100</w:t>
      </w:r>
      <w:r w:rsidR="009430E8" w:rsidRPr="001B0E72">
        <w:t xml:space="preserve"> times higher than c</w:t>
      </w:r>
      <w:r w:rsidR="004D685D" w:rsidRPr="001B0E72">
        <w:t>ellobiose concentrations under i</w:t>
      </w:r>
      <w:r w:rsidR="009430E8" w:rsidRPr="001B0E72">
        <w:t xml:space="preserve">ndustrial conditions, glucose inihibition of cellulases is suggested to be </w:t>
      </w:r>
      <w:r w:rsidR="004E7089">
        <w:t>a</w:t>
      </w:r>
      <w:r w:rsidR="004E7089" w:rsidRPr="001B0E72">
        <w:t xml:space="preserve"> </w:t>
      </w:r>
      <w:r w:rsidR="009430E8" w:rsidRPr="001B0E72">
        <w:t>main cause of the solid effect</w:t>
      </w:r>
      <w:r w:rsidR="00300DB1" w:rsidRPr="001B0E72">
        <w:t xml:space="preserve">.  </w:t>
      </w:r>
    </w:p>
    <w:p w:rsidR="00300DB1" w:rsidRDefault="00300DB1" w:rsidP="0047610B">
      <w:pPr>
        <w:spacing w:line="480" w:lineRule="auto"/>
        <w:rPr>
          <w:sz w:val="24"/>
          <w:szCs w:val="24"/>
        </w:rPr>
      </w:pPr>
    </w:p>
    <w:p w:rsidR="00300DB1" w:rsidRDefault="00300DB1" w:rsidP="0047610B">
      <w:pPr>
        <w:spacing w:line="480" w:lineRule="auto"/>
        <w:rPr>
          <w:sz w:val="24"/>
          <w:szCs w:val="24"/>
        </w:rPr>
      </w:pPr>
    </w:p>
    <w:p w:rsidR="00052283" w:rsidRDefault="00052283" w:rsidP="00052283">
      <w:pPr>
        <w:rPr>
          <w:sz w:val="24"/>
          <w:szCs w:val="24"/>
        </w:rPr>
      </w:pPr>
    </w:p>
    <w:p w:rsidR="00052283" w:rsidRDefault="00052283" w:rsidP="00052283">
      <w:pPr>
        <w:rPr>
          <w:sz w:val="24"/>
          <w:szCs w:val="24"/>
        </w:rPr>
      </w:pPr>
    </w:p>
    <w:p w:rsidR="00A64D94" w:rsidRDefault="00A64D94" w:rsidP="00052283">
      <w:pPr>
        <w:rPr>
          <w:b/>
          <w:sz w:val="28"/>
          <w:szCs w:val="28"/>
        </w:rPr>
      </w:pPr>
    </w:p>
    <w:p w:rsidR="00E6558C" w:rsidRDefault="00E6558C" w:rsidP="00052283">
      <w:pPr>
        <w:rPr>
          <w:b/>
          <w:sz w:val="28"/>
          <w:szCs w:val="28"/>
        </w:rPr>
      </w:pPr>
    </w:p>
    <w:p w:rsidR="00850BAF" w:rsidRDefault="00850BAF" w:rsidP="00052283">
      <w:pPr>
        <w:rPr>
          <w:b/>
          <w:sz w:val="28"/>
          <w:szCs w:val="28"/>
        </w:rPr>
      </w:pPr>
    </w:p>
    <w:p w:rsidR="001079AB" w:rsidRDefault="001079AB" w:rsidP="00052283">
      <w:pPr>
        <w:rPr>
          <w:b/>
          <w:sz w:val="28"/>
          <w:szCs w:val="28"/>
        </w:rPr>
      </w:pPr>
    </w:p>
    <w:p w:rsidR="001079AB" w:rsidRDefault="001079AB" w:rsidP="00052283">
      <w:pPr>
        <w:rPr>
          <w:b/>
          <w:sz w:val="28"/>
          <w:szCs w:val="28"/>
        </w:rPr>
      </w:pPr>
    </w:p>
    <w:p w:rsidR="001079AB" w:rsidRDefault="001079AB" w:rsidP="00052283">
      <w:pPr>
        <w:rPr>
          <w:b/>
          <w:sz w:val="28"/>
          <w:szCs w:val="28"/>
        </w:rPr>
      </w:pPr>
    </w:p>
    <w:p w:rsidR="0077777E" w:rsidRDefault="0077777E" w:rsidP="00052283">
      <w:pPr>
        <w:rPr>
          <w:b/>
          <w:sz w:val="28"/>
          <w:szCs w:val="28"/>
        </w:rPr>
      </w:pPr>
      <w:r w:rsidRPr="00D35F3E">
        <w:rPr>
          <w:b/>
          <w:sz w:val="28"/>
          <w:szCs w:val="28"/>
        </w:rPr>
        <w:lastRenderedPageBreak/>
        <w:t>Introduction</w:t>
      </w:r>
    </w:p>
    <w:p w:rsidR="0028647E" w:rsidRPr="001B0E72" w:rsidRDefault="00850BAF" w:rsidP="0036388C">
      <w:pPr>
        <w:spacing w:line="480" w:lineRule="auto"/>
      </w:pPr>
      <w:r>
        <w:t>E</w:t>
      </w:r>
      <w:r w:rsidRPr="004E7089">
        <w:t>nzymatic</w:t>
      </w:r>
      <w:r w:rsidRPr="001B4EAF">
        <w:rPr>
          <w:color w:val="000000" w:themeColor="text1"/>
        </w:rPr>
        <w:t xml:space="preserve"> saccharification </w:t>
      </w:r>
      <w:r w:rsidRPr="004E7089">
        <w:t xml:space="preserve">is a key process in upcoming </w:t>
      </w:r>
      <w:r>
        <w:t>industries producing liquid fu</w:t>
      </w:r>
      <w:r w:rsidR="00A80BC9">
        <w:t xml:space="preserve">els from cellulose-rich biomass </w:t>
      </w:r>
      <w:r w:rsidR="00B7597F" w:rsidRPr="008C09C5">
        <w:fldChar w:fldCharType="begin"/>
      </w:r>
      <w:r w:rsidR="005E2526" w:rsidRPr="008C09C5">
        <w:instrText xml:space="preserve"> ADDIN REFMGR.CITE &lt;Refman&gt;&lt;Cite&gt;&lt;Author&gt;Gomez&lt;/Author&gt;&lt;Year&gt;2008&lt;/Year&gt;&lt;RecNum&gt;2&lt;/RecNum&gt;&lt;IDText&gt;Sustainable liquid biofuels from biomass: the writing&amp;apos;s on the walls&lt;/IDText&gt;&lt;MDL Ref_Type="Journal"&gt;&lt;Ref_Type&gt;Journal&lt;/Ref_Type&gt;&lt;Ref_ID&gt;2&lt;/Ref_ID&gt;&lt;Title_Primary&gt;Sustainable liquid biofuels from biomass: the writing&amp;apos;s on the walls&lt;/Title_Primary&gt;&lt;Authors_Primary&gt;Gomez,Leonardo D.&lt;/Authors_Primary&gt;&lt;Authors_Primary&gt;Steele-King,Clare G.&lt;/Authors_Primary&gt;&lt;Authors_Primary&gt;McQueen-Mason,Simon J.&lt;/Authors_Primary&gt;&lt;Date_Primary&gt;2008&lt;/Date_Primary&gt;&lt;Reprint&gt;Not in File&lt;/Reprint&gt;&lt;Start_Page&gt;473&lt;/Start_Page&gt;&lt;End_Page&gt;485&lt;/End_Page&gt;&lt;Periodical&gt;New Phytologist&lt;/Periodical&gt;&lt;Volume&gt;178&lt;/Volume&gt;&lt;Issue&gt;3&lt;/Issue&gt;&lt;ISSN_ISBN&gt;0028-646X&lt;/ISSN_ISBN&gt;&lt;Web_URL&gt;WOS:000255061500005&lt;/Web_URL&gt;&lt;ZZ_JournalFull&gt;&lt;f name="System"&gt;New Phytologist&lt;/f&gt;&lt;/ZZ_JournalFull&gt;&lt;ZZ_WorkformID&gt;1&lt;/ZZ_WorkformID&gt;&lt;/MDL&gt;&lt;/Cite&gt;&lt;Cite&gt;&lt;Author&gt;Galbe&lt;/Author&gt;&lt;Year&gt;2002&lt;/Year&gt;&lt;RecNum&gt;4&lt;/RecNum&gt;&lt;IDText&gt;A review of the production of ethanol from softwood&lt;/IDText&gt;&lt;MDL Ref_Type="Journal"&gt;&lt;Ref_Type&gt;Journal&lt;/Ref_Type&gt;&lt;Ref_ID&gt;4&lt;/Ref_ID&gt;&lt;Title_Primary&gt;A review of the production of ethanol from softwood&lt;/Title_Primary&gt;&lt;Authors_Primary&gt;Galbe,M.&lt;/Authors_Primary&gt;&lt;Authors_Primary&gt;Zacchi,G.&lt;/Authors_Primary&gt;&lt;Date_Primary&gt;2002&lt;/Date_Primary&gt;&lt;Reprint&gt;Not in File&lt;/Reprint&gt;&lt;Start_Page&gt;618&lt;/Start_Page&gt;&lt;End_Page&gt;628&lt;/End_Page&gt;&lt;Periodical&gt;Applied Microbiology and Biotechnology&lt;/Periodical&gt;&lt;Volume&gt;59&lt;/Volume&gt;&lt;Issue&gt;6&lt;/Issue&gt;&lt;ISSN_ISBN&gt;0175-7598&lt;/ISSN_ISBN&gt;&lt;Web_URL&gt;WOS:000178640000002&lt;/Web_URL&gt;&lt;ZZ_JournalFull&gt;&lt;f name="System"&gt;Applied Microbiology and Biotechnology&lt;/f&gt;&lt;/ZZ_JournalFull&gt;&lt;ZZ_WorkformID&gt;1&lt;/ZZ_WorkformID&gt;&lt;/MDL&gt;&lt;/Cite&gt;&lt;/Refman&gt;</w:instrText>
      </w:r>
      <w:r w:rsidR="00B7597F" w:rsidRPr="008C09C5">
        <w:fldChar w:fldCharType="separate"/>
      </w:r>
      <w:r w:rsidR="00B7597F" w:rsidRPr="008C09C5">
        <w:rPr>
          <w:noProof/>
        </w:rPr>
        <w:t>(</w:t>
      </w:r>
      <w:r w:rsidR="00B7597F" w:rsidRPr="008C09C5">
        <w:rPr>
          <w:i/>
          <w:noProof/>
        </w:rPr>
        <w:t>1;2</w:t>
      </w:r>
      <w:r w:rsidR="00B7597F" w:rsidRPr="008C09C5">
        <w:rPr>
          <w:noProof/>
        </w:rPr>
        <w:t>)</w:t>
      </w:r>
      <w:r w:rsidR="00B7597F" w:rsidRPr="008C09C5">
        <w:fldChar w:fldCharType="end"/>
      </w:r>
      <w:r w:rsidR="00F06931" w:rsidRPr="008C09C5">
        <w:t>.</w:t>
      </w:r>
      <w:r w:rsidRPr="008C09C5">
        <w:t xml:space="preserve"> </w:t>
      </w:r>
      <w:r w:rsidR="00F06931" w:rsidRPr="008C09C5">
        <w:t>This is d</w:t>
      </w:r>
      <w:r w:rsidR="00782C5A" w:rsidRPr="008C09C5">
        <w:t>ue to the great abundance of wa</w:t>
      </w:r>
      <w:r w:rsidR="00F06931" w:rsidRPr="008C09C5">
        <w:t>st</w:t>
      </w:r>
      <w:r w:rsidR="00782C5A" w:rsidRPr="008C09C5">
        <w:t>e</w:t>
      </w:r>
      <w:r w:rsidR="00F06931" w:rsidRPr="008C09C5">
        <w:t xml:space="preserve"> crops as wheat straw or corn stover </w:t>
      </w:r>
      <w:r w:rsidR="007122A0" w:rsidRPr="008C09C5">
        <w:t>which can be hydrolyzed to fermentable sugars using</w:t>
      </w:r>
      <w:r w:rsidR="00F06931" w:rsidRPr="008C09C5">
        <w:t xml:space="preserve"> </w:t>
      </w:r>
      <w:r w:rsidR="00541012" w:rsidRPr="008C09C5">
        <w:t xml:space="preserve">effective </w:t>
      </w:r>
      <w:r w:rsidR="00F06931" w:rsidRPr="008C09C5">
        <w:t>economically feasible enzymes</w:t>
      </w:r>
      <w:r w:rsidR="007122A0" w:rsidRPr="008C09C5">
        <w:t xml:space="preserve"> solutions</w:t>
      </w:r>
      <w:r w:rsidR="00211802" w:rsidRPr="008C09C5">
        <w:fldChar w:fldCharType="begin">
          <w:fldData xml:space="preserve">PFJlZm1hbj48Q2l0ZT48QXV0aG9yPkdvbWV6PC9BdXRob3I+PFllYXI+MjAwODwvWWVhcj48UmVj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</w:fldData>
        </w:fldChar>
      </w:r>
      <w:r w:rsidR="005E2526" w:rsidRPr="008C09C5">
        <w:instrText xml:space="preserve"> ADDIN REFMGR.CITE </w:instrText>
      </w:r>
      <w:r w:rsidR="005E2526" w:rsidRPr="008C09C5">
        <w:fldChar w:fldCharType="begin">
          <w:fldData xml:space="preserve">PFJlZm1hbj48Q2l0ZT48QXV0aG9yPkdvbWV6PC9BdXRob3I+PFllYXI+MjAwODwvWWVhcj48UmVj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</w:fldData>
        </w:fldChar>
      </w:r>
      <w:r w:rsidR="005E2526" w:rsidRPr="008C09C5">
        <w:instrText xml:space="preserve"> ADDIN EN.CITE.DATA </w:instrText>
      </w:r>
      <w:r w:rsidR="005E2526" w:rsidRPr="008C09C5">
        <w:fldChar w:fldCharType="end"/>
      </w:r>
      <w:r w:rsidR="00211802" w:rsidRPr="008C09C5">
        <w:fldChar w:fldCharType="separate"/>
      </w:r>
      <w:r w:rsidR="008B5EFC" w:rsidRPr="008C09C5">
        <w:rPr>
          <w:noProof/>
        </w:rPr>
        <w:t>(</w:t>
      </w:r>
      <w:r w:rsidR="008B5EFC" w:rsidRPr="008C09C5">
        <w:rPr>
          <w:i/>
          <w:noProof/>
        </w:rPr>
        <w:t>1;3;4</w:t>
      </w:r>
      <w:r w:rsidR="008B5EFC" w:rsidRPr="008C09C5">
        <w:rPr>
          <w:noProof/>
        </w:rPr>
        <w:t>)</w:t>
      </w:r>
      <w:r w:rsidR="00211802" w:rsidRPr="008C09C5">
        <w:fldChar w:fldCharType="end"/>
      </w:r>
      <w:r w:rsidR="00211802" w:rsidRPr="008C09C5">
        <w:t>.</w:t>
      </w:r>
      <w:r w:rsidR="00F06931" w:rsidRPr="00C362CC">
        <w:rPr>
          <w:b/>
        </w:rPr>
        <w:t xml:space="preserve"> </w:t>
      </w:r>
      <w:r w:rsidR="00D81D22" w:rsidRPr="001B0E72">
        <w:t>Currently</w:t>
      </w:r>
      <w:r w:rsidR="007569D4">
        <w:t>,</w:t>
      </w:r>
      <w:r w:rsidR="00D81D22" w:rsidRPr="001B0E72">
        <w:t xml:space="preserve"> however, </w:t>
      </w:r>
      <w:r w:rsidR="00360BD2" w:rsidRPr="001B0E72">
        <w:t xml:space="preserve">the commercial relevance of </w:t>
      </w:r>
      <w:r w:rsidR="00D81D22" w:rsidRPr="001B0E72">
        <w:t>bio</w:t>
      </w:r>
      <w:r w:rsidR="00BD0756" w:rsidRPr="001B0E72">
        <w:t>-</w:t>
      </w:r>
      <w:r w:rsidR="00360BD2" w:rsidRPr="001B0E72">
        <w:t xml:space="preserve">ethanol </w:t>
      </w:r>
      <w:r w:rsidR="00D81D22" w:rsidRPr="001B0E72">
        <w:t xml:space="preserve">is limited by costs associated with </w:t>
      </w:r>
      <w:r w:rsidR="00EF5EA7" w:rsidRPr="001B0E72">
        <w:t xml:space="preserve">the process step, which includes up to 4 days of </w:t>
      </w:r>
      <w:r w:rsidR="00360BD2" w:rsidRPr="001B0E72">
        <w:t xml:space="preserve">enzymatic </w:t>
      </w:r>
      <w:r w:rsidR="00EF5EA7" w:rsidRPr="001B0E72">
        <w:t>hydrolysis at 50</w:t>
      </w:r>
      <w:r w:rsidR="00EF5EA7" w:rsidRPr="001B0E72">
        <w:rPr>
          <w:vertAlign w:val="superscript"/>
        </w:rPr>
        <w:t xml:space="preserve"> </w:t>
      </w:r>
      <w:r w:rsidR="00782C5A">
        <w:rPr>
          <w:vertAlign w:val="superscript"/>
        </w:rPr>
        <w:t>o</w:t>
      </w:r>
      <w:r w:rsidR="00680CC4" w:rsidRPr="001B0E72">
        <w:t>C</w:t>
      </w:r>
      <w:r w:rsidR="005A5C22">
        <w:fldChar w:fldCharType="begin"/>
      </w:r>
      <w:r w:rsidR="005E2526">
        <w:instrText xml:space="preserve"> ADDIN REFMGR.CITE &lt;Refman&gt;&lt;Cite&gt;&lt;Author&gt;Zhang&lt;/Author&gt;&lt;Year&gt;2006&lt;/Year&gt;&lt;RecNum&gt;6&lt;/RecNum&gt;&lt;IDText&gt;Outlook for cellulase improvement: Screening and selection strategies&lt;/IDText&gt;&lt;MDL Ref_Type="Journal"&gt;&lt;Ref_Type&gt;Journal&lt;/Ref_Type&gt;&lt;Ref_ID&gt;6&lt;/Ref_ID&gt;&lt;Title_Primary&gt;Outlook for cellulase improvement: Screening and selection strategies&lt;/Title_Primary&gt;&lt;Authors_Primary&gt;Zhang,Y.&lt;/Authors_Primary&gt;&lt;Authors_Primary&gt;Himmel,Michael E.&lt;/Authors_Primary&gt;&lt;Authors_Primary&gt;Mielenz,Jonathan R.&lt;/Authors_Primary&gt;&lt;Date_Primary&gt;2006&lt;/Date_Primary&gt;&lt;Reprint&gt;Not in File&lt;/Reprint&gt;&lt;Start_Page&gt;452&lt;/Start_Page&gt;&lt;End_Page&gt;481&lt;/End_Page&gt;&lt;Periodical&gt;Biotechnology Advances&lt;/Periodical&gt;&lt;Volume&gt;24&lt;/Volume&gt;&lt;Issue&gt;5&lt;/Issue&gt;&lt;ISSN_ISBN&gt;0734-9750&lt;/ISSN_ISBN&gt;&lt;Web_URL&gt;WOS:000239705600002&lt;/Web_URL&gt;&lt;ZZ_JournalFull&gt;&lt;f name="System"&gt;Biotechnology Advances&lt;/f&gt;&lt;/ZZ_JournalFull&gt;&lt;ZZ_WorkformID&gt;1&lt;/ZZ_WorkformID&gt;&lt;/MDL&gt;&lt;/Cite&gt;&lt;Cite&gt;&lt;Author&gt;Jorgensen&lt;/Author&gt;&lt;Year&gt;2007&lt;/Year&gt;&lt;RecNum&gt;42&lt;/RecNum&gt;&lt;IDText&gt;Enzymatic conversion of lignocellulose into fermentable sugars: challenges and opportunities&lt;/IDText&gt;&lt;MDL Ref_Type="Journal"&gt;&lt;Ref_Type&gt;Journal&lt;/Ref_Type&gt;&lt;Ref_ID&gt;42&lt;/Ref_ID&gt;&lt;Title_Primary&gt;Enzymatic conversion of lignocellulose into fermentable sugars: challenges and opportunities&lt;/Title_Primary&gt;&lt;Authors_Primary&gt;Jorgensen,Henning&lt;/Authors_Primary&gt;&lt;Authors_Primary&gt;Kristensen,Jan Bach&lt;/Authors_Primary&gt;&lt;Authors_Primary&gt;Felby,Claus&lt;/Authors_Primary&gt;&lt;Date_Primary&gt;2007&lt;/Date_Primary&gt;&lt;Reprint&gt;Not in File&lt;/Reprint&gt;&lt;Start_Page&gt;119&lt;/Start_Page&gt;&lt;End_Page&gt;134&lt;/End_Page&gt;&lt;Periodical&gt;Biofuels Bioproducts &amp;amp; Biorefining-Biofpr&lt;/Periodical&gt;&lt;Volume&gt;1&lt;/Volume&gt;&lt;Issue&gt;2&lt;/Issue&gt;&lt;ISSN_ISBN&gt;1932-104X&lt;/ISSN_ISBN&gt;&lt;Web_URL&gt;WOS:000261819000014&lt;/Web_URL&gt;&lt;ZZ_JournalFull&gt;&lt;f name="System"&gt;Biofuels Bioproducts &amp;amp; Biorefining-Biofpr&lt;/f&gt;&lt;/ZZ_JournalFull&gt;&lt;ZZ_WorkformID&gt;1&lt;/ZZ_WorkformID&gt;&lt;/MDL&gt;&lt;/Cite&gt;&lt;/Refman&gt;</w:instrText>
      </w:r>
      <w:r w:rsidR="005A5C22">
        <w:fldChar w:fldCharType="separate"/>
      </w:r>
      <w:r w:rsidR="002C07EF">
        <w:rPr>
          <w:noProof/>
        </w:rPr>
        <w:t>(</w:t>
      </w:r>
      <w:r w:rsidR="002C07EF" w:rsidRPr="002C07EF">
        <w:rPr>
          <w:i/>
          <w:noProof/>
        </w:rPr>
        <w:t>4;5</w:t>
      </w:r>
      <w:r w:rsidR="002C07EF">
        <w:rPr>
          <w:noProof/>
        </w:rPr>
        <w:t>)</w:t>
      </w:r>
      <w:r w:rsidR="005A5C22">
        <w:fldChar w:fldCharType="end"/>
      </w:r>
      <w:r w:rsidR="00D81D22" w:rsidRPr="001B0E72">
        <w:t>.</w:t>
      </w:r>
      <w:r w:rsidR="00360BD2" w:rsidRPr="001B0E72">
        <w:t xml:space="preserve"> Thus, at present,</w:t>
      </w:r>
      <w:r w:rsidR="000D189F" w:rsidRPr="001B0E72">
        <w:t xml:space="preserve"> much attention is directed</w:t>
      </w:r>
      <w:r w:rsidR="0036388C" w:rsidRPr="001B0E72">
        <w:t xml:space="preserve"> towards optimizing the enzyme complex (by </w:t>
      </w:r>
      <w:r w:rsidR="00A246D9" w:rsidRPr="001B0E72">
        <w:t xml:space="preserve">wild type screening, </w:t>
      </w:r>
      <w:r w:rsidR="00F83E50" w:rsidRPr="001B0E72">
        <w:t xml:space="preserve">rational design or </w:t>
      </w:r>
      <w:r w:rsidR="0036388C" w:rsidRPr="001B0E72">
        <w:t>directed evolution</w:t>
      </w:r>
      <w:r w:rsidR="008B5EFC">
        <w:fldChar w:fldCharType="begin"/>
      </w:r>
      <w:r w:rsidR="005E2526">
        <w:instrText xml:space="preserve"> ADDIN REFMGR.CITE &lt;Refman&gt;&lt;Cite&gt;&lt;Author&gt;Zhang&lt;/Author&gt;&lt;Year&gt;2006&lt;/Year&gt;&lt;RecNum&gt;6&lt;/RecNum&gt;&lt;IDText&gt;Outlook for cellulase improvement: Screening and selection strategies&lt;/IDText&gt;&lt;MDL Ref_Type="Journal"&gt;&lt;Ref_Type&gt;Journal&lt;/Ref_Type&gt;&lt;Ref_ID&gt;6&lt;/Ref_ID&gt;&lt;Title_Primary&gt;Outlook for cellulase improvement: Screening and selection strategies&lt;/Title_Primary&gt;&lt;Authors_Primary&gt;Zhang,Y.&lt;/Authors_Primary&gt;&lt;Authors_Primary&gt;Himmel,Michael E.&lt;/Authors_Primary&gt;&lt;Authors_Primary&gt;Mielenz,Jonathan R.&lt;/Authors_Primary&gt;&lt;Date_Primary&gt;2006&lt;/Date_Primary&gt;&lt;Reprint&gt;Not in File&lt;/Reprint&gt;&lt;Start_Page&gt;452&lt;/Start_Page&gt;&lt;End_Page&gt;481&lt;/End_Page&gt;&lt;Periodical&gt;Biotechnology Advances&lt;/Periodical&gt;&lt;Volume&gt;24&lt;/Volume&gt;&lt;Issue&gt;5&lt;/Issue&gt;&lt;ISSN_ISBN&gt;0734-9750&lt;/ISSN_ISBN&gt;&lt;Web_URL&gt;WOS:000239705600002&lt;/Web_URL&gt;&lt;ZZ_JournalFull&gt;&lt;f name="System"&gt;Biotechnology Advances&lt;/f&gt;&lt;/ZZ_JournalFull&gt;&lt;ZZ_WorkformID&gt;1&lt;/ZZ_WorkformID&gt;&lt;/MDL&gt;&lt;/Cite&gt;&lt;/Refman&gt;</w:instrText>
      </w:r>
      <w:r w:rsidR="008B5EFC">
        <w:fldChar w:fldCharType="separate"/>
      </w:r>
      <w:r w:rsidR="008B5EFC">
        <w:rPr>
          <w:noProof/>
        </w:rPr>
        <w:t>(</w:t>
      </w:r>
      <w:r w:rsidR="008B5EFC" w:rsidRPr="008B5EFC">
        <w:rPr>
          <w:i/>
          <w:noProof/>
        </w:rPr>
        <w:t>4</w:t>
      </w:r>
      <w:r w:rsidR="008B5EFC">
        <w:rPr>
          <w:noProof/>
        </w:rPr>
        <w:t>)</w:t>
      </w:r>
      <w:r w:rsidR="008B5EFC">
        <w:fldChar w:fldCharType="end"/>
      </w:r>
      <w:r w:rsidR="00211802" w:rsidRPr="001B0E72">
        <w:t>)</w:t>
      </w:r>
      <w:r w:rsidR="003075A3" w:rsidRPr="001B0E72">
        <w:t xml:space="preserve"> </w:t>
      </w:r>
      <w:r w:rsidR="00360BD2" w:rsidRPr="001B0E72">
        <w:t>or</w:t>
      </w:r>
      <w:r w:rsidR="0036388C" w:rsidRPr="001B0E72">
        <w:t xml:space="preserve"> modulating the reaction conditions </w:t>
      </w:r>
      <w:r w:rsidR="00A246D9" w:rsidRPr="001B0E72">
        <w:t xml:space="preserve">(temperature, water content, physical property of substrate) </w:t>
      </w:r>
      <w:r w:rsidR="0036388C" w:rsidRPr="001B0E72">
        <w:t xml:space="preserve">in order to speed up the hydrolysis and </w:t>
      </w:r>
      <w:r w:rsidR="00360BD2" w:rsidRPr="001B0E72">
        <w:t>en</w:t>
      </w:r>
      <w:r w:rsidR="0036388C" w:rsidRPr="001B0E72">
        <w:t>sure high final concentrations of glucose</w:t>
      </w:r>
      <w:r w:rsidR="0069423C" w:rsidRPr="001B0E72">
        <w:t xml:space="preserve"> which facilitate downstream processes (fermentation and </w:t>
      </w:r>
      <w:r w:rsidR="00A3304A" w:rsidRPr="001B0E72">
        <w:t>distillation</w:t>
      </w:r>
      <w:r w:rsidR="0069423C" w:rsidRPr="001B0E72">
        <w:t>)</w:t>
      </w:r>
      <w:r w:rsidR="00BD0097" w:rsidRPr="001B0E72">
        <w:fldChar w:fldCharType="begin">
          <w:fldData xml:space="preserve">PFJlZm1hbj48Q2l0ZT48QXV0aG9yPkFuZHJpYzwvQXV0aG9yPjxZZWFyPjIwMTA8L1llYXI+PFJl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</w:fldData>
        </w:fldChar>
      </w:r>
      <w:r w:rsidR="005E2526">
        <w:instrText xml:space="preserve"> ADDIN REFMGR.CITE </w:instrText>
      </w:r>
      <w:r w:rsidR="005E2526">
        <w:fldChar w:fldCharType="begin">
          <w:fldData xml:space="preserve">PFJlZm1hbj48Q2l0ZT48QXV0aG9yPkFuZHJpYzwvQXV0aG9yPjxZZWFyPjIwMTA8L1llYXI+PFJl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</w:fldData>
        </w:fldChar>
      </w:r>
      <w:r w:rsidR="005E2526">
        <w:instrText xml:space="preserve"> ADDIN EN.CITE.DATA </w:instrText>
      </w:r>
      <w:r w:rsidR="005E2526">
        <w:fldChar w:fldCharType="end"/>
      </w:r>
      <w:r w:rsidR="00BD0097" w:rsidRPr="001B0E72">
        <w:fldChar w:fldCharType="separate"/>
      </w:r>
      <w:r w:rsidR="008B5EFC">
        <w:rPr>
          <w:noProof/>
        </w:rPr>
        <w:t>(</w:t>
      </w:r>
      <w:r w:rsidR="008B5EFC" w:rsidRPr="008B5EFC">
        <w:rPr>
          <w:i/>
          <w:noProof/>
        </w:rPr>
        <w:t>6-9</w:t>
      </w:r>
      <w:r w:rsidR="008B5EFC">
        <w:rPr>
          <w:noProof/>
        </w:rPr>
        <w:t>)</w:t>
      </w:r>
      <w:r w:rsidR="00BD0097" w:rsidRPr="001B0E72">
        <w:fldChar w:fldCharType="end"/>
      </w:r>
      <w:r w:rsidR="0036388C" w:rsidRPr="001B0E72">
        <w:t xml:space="preserve">. </w:t>
      </w:r>
    </w:p>
    <w:p w:rsidR="0028647E" w:rsidRPr="001B0E72" w:rsidRDefault="0028647E" w:rsidP="0036388C">
      <w:pPr>
        <w:spacing w:line="480" w:lineRule="auto"/>
      </w:pPr>
    </w:p>
    <w:p w:rsidR="00FC294F" w:rsidRPr="001B0E72" w:rsidRDefault="00EF5EA7" w:rsidP="0036388C">
      <w:pPr>
        <w:spacing w:line="480" w:lineRule="auto"/>
      </w:pPr>
      <w:r w:rsidRPr="001B0E72">
        <w:t xml:space="preserve">One approach to reduce the processing cost is to use high substrate (biomass) </w:t>
      </w:r>
      <w:r w:rsidR="004E7089">
        <w:t>loads</w:t>
      </w:r>
      <w:r w:rsidR="004E7089" w:rsidRPr="001B0E72">
        <w:t xml:space="preserve"> </w:t>
      </w:r>
      <w:r w:rsidR="00210150" w:rsidRPr="001B0E72">
        <w:t>(&gt;</w:t>
      </w:r>
      <w:r w:rsidR="00AC447E" w:rsidRPr="001B0E72">
        <w:t>15</w:t>
      </w:r>
      <w:r w:rsidR="0028647E" w:rsidRPr="001B0E72">
        <w:t xml:space="preserve"> % w/w)</w:t>
      </w:r>
      <w:r w:rsidRPr="001B0E72">
        <w:t>, referred to as “high</w:t>
      </w:r>
      <w:r w:rsidR="001B4EAF">
        <w:t>-</w:t>
      </w:r>
      <w:r w:rsidRPr="001B0E72">
        <w:t>solids” in the literature</w:t>
      </w:r>
      <w:r w:rsidR="00BD0756" w:rsidRPr="001B0E72">
        <w:t>,</w:t>
      </w:r>
      <w:r w:rsidRPr="001B0E72">
        <w:t xml:space="preserve"> which </w:t>
      </w:r>
      <w:r w:rsidR="0028647E" w:rsidRPr="001B0E72">
        <w:t xml:space="preserve">may </w:t>
      </w:r>
      <w:r w:rsidR="00D23853" w:rsidRPr="001B0E72">
        <w:t>reduce</w:t>
      </w:r>
      <w:r w:rsidR="00825389" w:rsidRPr="001B0E72">
        <w:t xml:space="preserve"> cost for water consumption,</w:t>
      </w:r>
      <w:r w:rsidRPr="001B0E72">
        <w:t xml:space="preserve"> heating and distillation</w:t>
      </w:r>
      <w:r w:rsidR="005A5C22">
        <w:fldChar w:fldCharType="begin">
          <w:fldData xml:space="preserve">PFJlZm1hbj48Q2l0ZT48QXV0aG9yPkhvZGdlPC9BdXRob3I+PFllYXI+MjAwOTwvWWVhcj48UmVj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</w:fldData>
        </w:fldChar>
      </w:r>
      <w:r w:rsidR="005E2526">
        <w:instrText xml:space="preserve"> ADDIN REFMGR.CITE </w:instrText>
      </w:r>
      <w:r w:rsidR="005E2526">
        <w:fldChar w:fldCharType="begin">
          <w:fldData xml:space="preserve">PFJlZm1hbj48Q2l0ZT48QXV0aG9yPkhvZGdlPC9BdXRob3I+PFllYXI+MjAwOTwvWWVhcj48UmVj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</w:fldData>
        </w:fldChar>
      </w:r>
      <w:r w:rsidR="005E2526">
        <w:instrText xml:space="preserve"> ADDIN EN.CITE.DATA </w:instrText>
      </w:r>
      <w:r w:rsidR="005E2526">
        <w:fldChar w:fldCharType="end"/>
      </w:r>
      <w:r w:rsidR="005A5C22">
        <w:fldChar w:fldCharType="separate"/>
      </w:r>
      <w:r w:rsidR="002C07EF">
        <w:rPr>
          <w:noProof/>
        </w:rPr>
        <w:t>(</w:t>
      </w:r>
      <w:r w:rsidR="002C07EF" w:rsidRPr="002C07EF">
        <w:rPr>
          <w:i/>
          <w:noProof/>
        </w:rPr>
        <w:t>5;10-12</w:t>
      </w:r>
      <w:r w:rsidR="002C07EF">
        <w:rPr>
          <w:noProof/>
        </w:rPr>
        <w:t>)</w:t>
      </w:r>
      <w:r w:rsidR="005A5C22">
        <w:fldChar w:fldCharType="end"/>
      </w:r>
      <w:r w:rsidR="00906434" w:rsidRPr="001B0E72">
        <w:t xml:space="preserve">. </w:t>
      </w:r>
      <w:r w:rsidR="00776631" w:rsidRPr="001B0E72">
        <w:t>This approach has been followed in several studies, and seem</w:t>
      </w:r>
      <w:r w:rsidR="00782C5A">
        <w:t>s</w:t>
      </w:r>
      <w:r w:rsidR="00776631" w:rsidRPr="001B0E72">
        <w:t xml:space="preserve"> promising, however, with the main drawback, that the conversion yield </w:t>
      </w:r>
      <w:r w:rsidR="00906434" w:rsidRPr="001B0E72">
        <w:t>decreases</w:t>
      </w:r>
      <w:r w:rsidR="00776631" w:rsidRPr="001B0E72">
        <w:t xml:space="preserve"> linea</w:t>
      </w:r>
      <w:r w:rsidR="00680CC4" w:rsidRPr="001B0E72">
        <w:t>rly with substrate fraction</w:t>
      </w:r>
      <w:r w:rsidR="004E7089">
        <w:t>. This relationship has been</w:t>
      </w:r>
      <w:r w:rsidR="00906434" w:rsidRPr="001B0E72">
        <w:t xml:space="preserve"> </w:t>
      </w:r>
      <w:r w:rsidR="00F476A9" w:rsidRPr="001B0E72">
        <w:t>referred</w:t>
      </w:r>
      <w:r w:rsidR="00906434" w:rsidRPr="001B0E72">
        <w:t xml:space="preserve"> to as the </w:t>
      </w:r>
      <w:r w:rsidR="00663228" w:rsidRPr="001B0E72">
        <w:t>“</w:t>
      </w:r>
      <w:r w:rsidR="00906434" w:rsidRPr="001B0E72">
        <w:t>solid effect</w:t>
      </w:r>
      <w:r w:rsidR="00663228" w:rsidRPr="001B0E72">
        <w:t>”</w:t>
      </w:r>
      <w:r w:rsidR="004E7089">
        <w:t xml:space="preserve"> and we will use this term</w:t>
      </w:r>
      <w:r w:rsidR="00906434" w:rsidRPr="001B0E72">
        <w:t xml:space="preserve"> throughout this paper</w:t>
      </w:r>
      <w:r w:rsidR="001F27B0">
        <w:fldChar w:fldCharType="begin">
          <w:fldData xml:space="preserve">PFJlZm1hbj48Q2l0ZT48QXV0aG9yPkh1bWJpcmQ8L0F1dGhvcj48WWVhcj4yMDEwPC9ZZWFyPjxS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</w:fldData>
        </w:fldChar>
      </w:r>
      <w:r w:rsidR="005E2526">
        <w:instrText xml:space="preserve"> ADDIN REFMGR.CITE </w:instrText>
      </w:r>
      <w:r w:rsidR="005E2526">
        <w:fldChar w:fldCharType="begin">
          <w:fldData xml:space="preserve">PFJlZm1hbj48Q2l0ZT48QXV0aG9yPkh1bWJpcmQ8L0F1dGhvcj48WWVhcj4yMDEwPC9ZZWFyPjxS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</w:fldData>
        </w:fldChar>
      </w:r>
      <w:r w:rsidR="005E2526">
        <w:instrText xml:space="preserve"> ADDIN EN.CITE.DATA </w:instrText>
      </w:r>
      <w:r w:rsidR="005E2526">
        <w:fldChar w:fldCharType="end"/>
      </w:r>
      <w:r w:rsidR="001F27B0">
        <w:fldChar w:fldCharType="separate"/>
      </w:r>
      <w:r w:rsidR="002C07EF">
        <w:rPr>
          <w:noProof/>
        </w:rPr>
        <w:t>(</w:t>
      </w:r>
      <w:r w:rsidR="002C07EF" w:rsidRPr="002C07EF">
        <w:rPr>
          <w:i/>
          <w:noProof/>
        </w:rPr>
        <w:t>12-14</w:t>
      </w:r>
      <w:r w:rsidR="002C07EF">
        <w:rPr>
          <w:noProof/>
        </w:rPr>
        <w:t>)</w:t>
      </w:r>
      <w:r w:rsidR="001F27B0">
        <w:fldChar w:fldCharType="end"/>
      </w:r>
      <w:r w:rsidR="00776631" w:rsidRPr="001B0E72">
        <w:t xml:space="preserve">. </w:t>
      </w:r>
      <w:r w:rsidR="009B5DE8" w:rsidRPr="001B0E72">
        <w:t xml:space="preserve">Several </w:t>
      </w:r>
      <w:r w:rsidR="002F1605" w:rsidRPr="001B0E72">
        <w:t xml:space="preserve">distinct </w:t>
      </w:r>
      <w:r w:rsidR="009B5DE8" w:rsidRPr="001B0E72">
        <w:t xml:space="preserve">mechanisms </w:t>
      </w:r>
      <w:r w:rsidR="002F1605" w:rsidRPr="001B0E72">
        <w:t xml:space="preserve">may contribute to the </w:t>
      </w:r>
      <w:r w:rsidR="001405A5" w:rsidRPr="001B0E72">
        <w:t>solid effect</w:t>
      </w:r>
      <w:r w:rsidR="004E7089">
        <w:t>,</w:t>
      </w:r>
      <w:r w:rsidR="001405A5" w:rsidRPr="001B0E72">
        <w:t xml:space="preserve"> </w:t>
      </w:r>
      <w:r w:rsidR="004E7089">
        <w:t xml:space="preserve">and previous works have suggested </w:t>
      </w:r>
      <w:r w:rsidR="001405A5" w:rsidRPr="001B0E72">
        <w:t xml:space="preserve"> product inhibition</w:t>
      </w:r>
      <w:r w:rsidR="0060738C" w:rsidRPr="001B0E72">
        <w:fldChar w:fldCharType="begin">
          <w:fldData xml:space="preserve">PFJlZm1hbj48Q2l0ZT48QXV0aG9yPkhvZGdlPC9BdXRob3I+PFllYXI+MjAwODwvWWVhcj48UmVj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</w:fldData>
        </w:fldChar>
      </w:r>
      <w:r w:rsidR="005E2526">
        <w:instrText xml:space="preserve"> ADDIN REFMGR.CITE </w:instrText>
      </w:r>
      <w:r w:rsidR="005E2526">
        <w:fldChar w:fldCharType="begin">
          <w:fldData xml:space="preserve">PFJlZm1hbj48Q2l0ZT48QXV0aG9yPkhvZGdlPC9BdXRob3I+PFllYXI+MjAwODwvWWVhcj48UmVj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</w:fldData>
        </w:fldChar>
      </w:r>
      <w:r w:rsidR="005E2526">
        <w:instrText xml:space="preserve"> ADDIN EN.CITE.DATA </w:instrText>
      </w:r>
      <w:r w:rsidR="005E2526">
        <w:fldChar w:fldCharType="end"/>
      </w:r>
      <w:r w:rsidR="0060738C" w:rsidRPr="001B0E72">
        <w:fldChar w:fldCharType="separate"/>
      </w:r>
      <w:r w:rsidR="004B6B0A">
        <w:rPr>
          <w:noProof/>
        </w:rPr>
        <w:t>(</w:t>
      </w:r>
      <w:r w:rsidR="004B6B0A" w:rsidRPr="004B6B0A">
        <w:rPr>
          <w:i/>
          <w:noProof/>
        </w:rPr>
        <w:t>5;13-18</w:t>
      </w:r>
      <w:r w:rsidR="004B6B0A">
        <w:rPr>
          <w:noProof/>
        </w:rPr>
        <w:t>)</w:t>
      </w:r>
      <w:r w:rsidR="0060738C" w:rsidRPr="001B0E72">
        <w:fldChar w:fldCharType="end"/>
      </w:r>
      <w:r w:rsidR="001405A5" w:rsidRPr="001B0E72">
        <w:t xml:space="preserve">, </w:t>
      </w:r>
      <w:r w:rsidR="009B5DE8" w:rsidRPr="001B0E72">
        <w:t>mass transfer limitations</w:t>
      </w:r>
      <w:r w:rsidR="00D30356">
        <w:t xml:space="preserve"> </w:t>
      </w:r>
      <w:r w:rsidR="00D30356" w:rsidRPr="008C09C5">
        <w:t>due to high substrate loadings</w:t>
      </w:r>
      <w:r w:rsidR="00C02D12" w:rsidRPr="008C09C5">
        <w:fldChar w:fldCharType="begin"/>
      </w:r>
      <w:r w:rsidR="005E2526" w:rsidRPr="008C09C5">
        <w:instrText xml:space="preserve"> ADDIN REFMGR.CITE &lt;Refman&gt;&lt;Cite&gt;&lt;Author&gt;Modenbach&lt;/Author&gt;&lt;Year&gt;2013&lt;/Year&gt;&lt;RecNum&gt;34&lt;/RecNum&gt;&lt;IDText&gt;Enzymatic hydrolysis of biomass at high-solids loadings - A review&lt;/IDText&gt;&lt;MDL Ref_Type="Journal"&gt;&lt;Ref_Type&gt;Journal&lt;/Ref_Type&gt;&lt;Ref_ID&gt;34&lt;/Ref_ID&gt;&lt;Title_Primary&gt;Enzymatic hydrolysis of biomass at high-solids loadings - A review&lt;/Title_Primary&gt;&lt;Authors_Primary&gt;Modenbach,Alicia A.&lt;/Authors_Primary&gt;&lt;Authors_Primary&gt;Nokes,Sue E.&lt;/Authors_Primary&gt;&lt;Date_Primary&gt;2013&lt;/Date_Primary&gt;&lt;Reprint&gt;Not in File&lt;/Reprint&gt;&lt;Start_Page&gt;526&lt;/Start_Page&gt;&lt;End_Page&gt;544&lt;/End_Page&gt;&lt;Periodical&gt;Biomass &amp;amp; Bioenergy&lt;/Periodical&gt;&lt;Volume&gt;56&lt;/Volume&gt;&lt;ISSN_ISBN&gt;0961-9534&lt;/ISSN_ISBN&gt;&lt;Web_URL&gt;WOS:000323804800057&lt;/Web_URL&gt;&lt;ZZ_JournalFull&gt;&lt;f name="System"&gt;Biomass &amp;amp; Bioenergy&lt;/f&gt;&lt;/ZZ_JournalFull&gt;&lt;ZZ_WorkformID&gt;1&lt;/ZZ_WorkformID&gt;&lt;/MDL&gt;&lt;/Cite&gt;&lt;Cite&gt;&lt;Author&gt;Roberts&lt;/Author&gt;&lt;Year&gt;2011&lt;/Year&gt;&lt;RecNum&gt;83&lt;/RecNum&gt;&lt;IDText&gt;The effects of water interactions in cellulose suspensions on mass transfer and saccharification efficiency at high solids loadings&lt;/IDText&gt;&lt;MDL Ref_Type="Journal"&gt;&lt;Ref_Type&gt;Journal&lt;/Ref_Type&gt;&lt;Ref_ID&gt;83&lt;/Ref_ID&gt;&lt;Title_Primary&gt;The effects of water interactions in cellulose suspensions on mass transfer and saccharification efficiency at high solids loadings&lt;/Title_Primary&gt;&lt;Authors_Primary&gt;Roberts,Katrina M.&lt;/Authors_Primary&gt;&lt;Authors_Primary&gt;Lavenson,David M.&lt;/Authors_Primary&gt;&lt;Authors_Primary&gt;Tozzi,Emilio J.&lt;/Authors_Primary&gt;&lt;Authors_Primary&gt;McCarthy,Michael J.&lt;/Authors_Primary&gt;&lt;Authors_Primary&gt;Jeoh,Tina&lt;/Authors_Primary&gt;&lt;Date_Primary&gt;2011&lt;/Date_Primary&gt;&lt;Reprint&gt;Not in File&lt;/Reprint&gt;&lt;Start_Page&gt;759&lt;/Start_Page&gt;&lt;End_Page&gt;773&lt;/End_Page&gt;&lt;Periodical&gt;Cellulose&lt;/Periodical&gt;&lt;Volume&gt;18&lt;/Volume&gt;&lt;Issue&gt;3&lt;/Issue&gt;&lt;ISSN_ISBN&gt;0969-0239&lt;/ISSN_ISBN&gt;&lt;Web_URL&gt;WOS:000290274200024&lt;/Web_URL&gt;&lt;ZZ_JournalFull&gt;&lt;f name="System"&gt;Cellulose&lt;/f&gt;&lt;/ZZ_JournalFull&gt;&lt;ZZ_WorkformID&gt;1&lt;/ZZ_WorkformID&gt;&lt;/MDL&gt;&lt;/Cite&gt;&lt;/Refman&gt;</w:instrText>
      </w:r>
      <w:r w:rsidR="00C02D12" w:rsidRPr="008C09C5">
        <w:fldChar w:fldCharType="separate"/>
      </w:r>
      <w:r w:rsidR="00812A19" w:rsidRPr="008C09C5">
        <w:rPr>
          <w:noProof/>
        </w:rPr>
        <w:t>(</w:t>
      </w:r>
      <w:r w:rsidR="00812A19" w:rsidRPr="008C09C5">
        <w:rPr>
          <w:i/>
          <w:noProof/>
        </w:rPr>
        <w:t>19;20</w:t>
      </w:r>
      <w:r w:rsidR="00812A19" w:rsidRPr="008C09C5">
        <w:rPr>
          <w:noProof/>
        </w:rPr>
        <w:t>)</w:t>
      </w:r>
      <w:r w:rsidR="00C02D12" w:rsidRPr="008C09C5">
        <w:fldChar w:fldCharType="end"/>
      </w:r>
      <w:r w:rsidR="009B5DE8" w:rsidRPr="001B0E72">
        <w:t xml:space="preserve"> or non-productive adsorption</w:t>
      </w:r>
      <w:r w:rsidR="00A81FFE" w:rsidRPr="001B0E72">
        <w:t>/binding</w:t>
      </w:r>
      <w:r w:rsidR="007569D4">
        <w:t xml:space="preserve"> to lignin</w:t>
      </w:r>
      <w:r w:rsidR="009B5DE8" w:rsidRPr="001B0E72">
        <w:t xml:space="preserve"> </w:t>
      </w:r>
      <w:r w:rsidR="001F4533" w:rsidRPr="001B0E72">
        <w:t xml:space="preserve">residues </w:t>
      </w:r>
      <w:r w:rsidR="00A81FFE" w:rsidRPr="001B0E72">
        <w:t xml:space="preserve">or other non-cellulose components </w:t>
      </w:r>
      <w:r w:rsidR="007569D4">
        <w:t xml:space="preserve">such </w:t>
      </w:r>
      <w:r w:rsidR="00A81FFE" w:rsidRPr="001B0E72">
        <w:t xml:space="preserve">as xylo-oligosaccharides or </w:t>
      </w:r>
      <w:r w:rsidR="00E6558C">
        <w:t>(</w:t>
      </w:r>
      <w:r w:rsidR="00A81FFE" w:rsidRPr="001B0E72">
        <w:t>poly</w:t>
      </w:r>
      <w:r w:rsidR="00E6558C">
        <w:t>)</w:t>
      </w:r>
      <w:r w:rsidR="00A81FFE" w:rsidRPr="001B0E72">
        <w:t>-phenols</w:t>
      </w:r>
      <w:r w:rsidR="00961AE2">
        <w:fldChar w:fldCharType="begin">
          <w:fldData xml:space="preserve">PFJlZm1hbj48Q2l0ZT48QXV0aG9yPk9sc2VuPC9BdXRob3I+PFllYXI+MjAxMTwvWWVhcj48UmVj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</w:fldData>
        </w:fldChar>
      </w:r>
      <w:r w:rsidR="005E2526">
        <w:instrText xml:space="preserve"> ADDIN REFMGR.CITE </w:instrText>
      </w:r>
      <w:r w:rsidR="005E2526">
        <w:fldChar w:fldCharType="begin">
          <w:fldData xml:space="preserve">PFJlZm1hbj48Q2l0ZT48QXV0aG9yPk9sc2VuPC9BdXRob3I+PFllYXI+MjAxMTwvWWVhcj48UmVj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</w:fldData>
        </w:fldChar>
      </w:r>
      <w:r w:rsidR="005E2526">
        <w:instrText xml:space="preserve"> ADDIN EN.CITE.DATA </w:instrText>
      </w:r>
      <w:r w:rsidR="005E2526">
        <w:fldChar w:fldCharType="end"/>
      </w:r>
      <w:r w:rsidR="00961AE2">
        <w:fldChar w:fldCharType="separate"/>
      </w:r>
      <w:r w:rsidR="00812A19">
        <w:rPr>
          <w:noProof/>
        </w:rPr>
        <w:t>(</w:t>
      </w:r>
      <w:r w:rsidR="00812A19" w:rsidRPr="00812A19">
        <w:rPr>
          <w:i/>
          <w:noProof/>
        </w:rPr>
        <w:t>21-25</w:t>
      </w:r>
      <w:r w:rsidR="00812A19">
        <w:rPr>
          <w:noProof/>
        </w:rPr>
        <w:t>)</w:t>
      </w:r>
      <w:r w:rsidR="00961AE2">
        <w:fldChar w:fldCharType="end"/>
      </w:r>
      <w:r w:rsidR="009B5DE8" w:rsidRPr="001B0E72">
        <w:t xml:space="preserve">. </w:t>
      </w:r>
      <w:r w:rsidR="006E0CFF" w:rsidRPr="001B0E72">
        <w:t xml:space="preserve">Several studies </w:t>
      </w:r>
      <w:r w:rsidR="00542BAE" w:rsidRPr="001B0E72">
        <w:fldChar w:fldCharType="begin">
          <w:fldData xml:space="preserve">PFJlZm1hbj48Q2l0ZT48QXV0aG9yPk1vZGVuYmFjaDwvQXV0aG9yPjxZZWFyPjIwMTM8L1llYXI+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</w:fldData>
        </w:fldChar>
      </w:r>
      <w:r w:rsidR="005E2526">
        <w:instrText xml:space="preserve"> ADDIN REFMGR.CITE </w:instrText>
      </w:r>
      <w:r w:rsidR="005E2526">
        <w:fldChar w:fldCharType="begin">
          <w:fldData xml:space="preserve">PFJlZm1hbj48Q2l0ZT48QXV0aG9yPk1vZGVuYmFjaDwvQXV0aG9yPjxZZWFyPjIwMTM8L1llYXI+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</w:fldData>
        </w:fldChar>
      </w:r>
      <w:r w:rsidR="005E2526">
        <w:instrText xml:space="preserve"> ADDIN EN.CITE.DATA </w:instrText>
      </w:r>
      <w:r w:rsidR="005E2526">
        <w:fldChar w:fldCharType="end"/>
      </w:r>
      <w:r w:rsidR="00542BAE" w:rsidRPr="001B0E72">
        <w:fldChar w:fldCharType="separate"/>
      </w:r>
      <w:r w:rsidR="00812A19">
        <w:rPr>
          <w:noProof/>
        </w:rPr>
        <w:t>(</w:t>
      </w:r>
      <w:r w:rsidR="00812A19" w:rsidRPr="00812A19">
        <w:rPr>
          <w:i/>
          <w:noProof/>
        </w:rPr>
        <w:t>13;19;26</w:t>
      </w:r>
      <w:r w:rsidR="00812A19">
        <w:rPr>
          <w:noProof/>
        </w:rPr>
        <w:t>)</w:t>
      </w:r>
      <w:r w:rsidR="00542BAE" w:rsidRPr="001B0E72">
        <w:fldChar w:fldCharType="end"/>
      </w:r>
      <w:r w:rsidR="00B06EC6" w:rsidRPr="001B0E72">
        <w:t xml:space="preserve"> </w:t>
      </w:r>
      <w:r w:rsidR="003C177B">
        <w:t>have shown</w:t>
      </w:r>
      <w:r w:rsidR="007569D4">
        <w:t xml:space="preserve"> that the solid effects occur</w:t>
      </w:r>
      <w:r w:rsidR="00B06EC6" w:rsidRPr="001B0E72">
        <w:t xml:space="preserve"> on many different substrates, ranging from pure cellulose to complex lignocellu</w:t>
      </w:r>
      <w:r w:rsidR="00D03875">
        <w:t>lo</w:t>
      </w:r>
      <w:r w:rsidR="00B06EC6" w:rsidRPr="001B0E72">
        <w:t>se</w:t>
      </w:r>
      <w:r w:rsidR="00894AD2" w:rsidRPr="001B0E72">
        <w:t>, which rule out adsorption to lignin</w:t>
      </w:r>
      <w:r w:rsidR="00680CC4" w:rsidRPr="001B0E72">
        <w:t xml:space="preserve"> and release of soluble non-sugar inhibitors</w:t>
      </w:r>
      <w:r w:rsidR="006E0CFF" w:rsidRPr="001B0E72">
        <w:t xml:space="preserve"> as</w:t>
      </w:r>
      <w:r w:rsidR="00210150" w:rsidRPr="001B0E72">
        <w:t xml:space="preserve"> main inhibitory mechanism</w:t>
      </w:r>
      <w:r w:rsidR="001B4EAF">
        <w:t>s</w:t>
      </w:r>
      <w:r w:rsidR="006E0CFF" w:rsidRPr="001B0E72">
        <w:t xml:space="preserve"> at high</w:t>
      </w:r>
      <w:r w:rsidR="001B4EAF">
        <w:t>-</w:t>
      </w:r>
      <w:r w:rsidR="006E0CFF" w:rsidRPr="001B0E72">
        <w:t>solid loadings</w:t>
      </w:r>
      <w:r w:rsidR="00B06EC6" w:rsidRPr="001B0E72">
        <w:t xml:space="preserve">. </w:t>
      </w:r>
      <w:r w:rsidR="00776AF0" w:rsidRPr="001B0E72">
        <w:t xml:space="preserve">Furthermore, </w:t>
      </w:r>
      <w:r w:rsidR="00663228" w:rsidRPr="001B0E72">
        <w:t>if mass transfer</w:t>
      </w:r>
      <w:r w:rsidR="00D30356">
        <w:t xml:space="preserve"> due to high substrate loadings is the primary rate </w:t>
      </w:r>
      <w:r w:rsidR="00D30356">
        <w:lastRenderedPageBreak/>
        <w:t>limiting factor</w:t>
      </w:r>
      <w:r w:rsidR="00776AF0" w:rsidRPr="001B0E72">
        <w:t>, a linear decrease is not exp</w:t>
      </w:r>
      <w:r w:rsidR="00894AD2" w:rsidRPr="001B0E72">
        <w:t xml:space="preserve">ected </w:t>
      </w:r>
      <w:r w:rsidR="00776AF0" w:rsidRPr="001B0E72">
        <w:t xml:space="preserve">due to the inverse relationship between diffusion and </w:t>
      </w:r>
      <w:r w:rsidR="00776AF0" w:rsidRPr="008C09C5">
        <w:t>viscosity</w:t>
      </w:r>
      <w:r w:rsidR="00782C5A" w:rsidRPr="008C09C5">
        <w:t xml:space="preserve"> (</w:t>
      </w:r>
      <w:r w:rsidR="001B4EAF" w:rsidRPr="008C09C5">
        <w:t>Stokes-</w:t>
      </w:r>
      <w:r w:rsidR="00782C5A" w:rsidRPr="008C09C5">
        <w:t>Einste</w:t>
      </w:r>
      <w:r w:rsidR="001B4EAF" w:rsidRPr="008C09C5">
        <w:t xml:space="preserve">in </w:t>
      </w:r>
      <w:r w:rsidR="00782C5A" w:rsidRPr="008C09C5">
        <w:t>equation)</w:t>
      </w:r>
      <w:r w:rsidR="00776AF0" w:rsidRPr="008C09C5">
        <w:t>.</w:t>
      </w:r>
      <w:r w:rsidR="00DB6107" w:rsidRPr="008C09C5">
        <w:rPr>
          <w:rFonts w:asciiTheme="minorHAnsi" w:hAnsiTheme="minorHAnsi" w:cstheme="minorHAnsi"/>
          <w:i/>
        </w:rPr>
        <w:t xml:space="preserve"> </w:t>
      </w:r>
      <w:r w:rsidR="00DB6107" w:rsidRPr="008C09C5">
        <w:rPr>
          <w:rFonts w:asciiTheme="minorHAnsi" w:hAnsiTheme="minorHAnsi" w:cstheme="minorHAnsi"/>
        </w:rPr>
        <w:t>This is further supported by the addition of different amounts of cross-linked non-hydrolysable dextrans (i.e. increasing the solid content) in combination with 5 % cellulose which has been shown not to affect cellulose conversion</w:t>
      </w:r>
      <w:r w:rsidR="00776AF0" w:rsidRPr="008C09C5">
        <w:t xml:space="preserve"> </w:t>
      </w:r>
      <w:r w:rsidR="00812A19" w:rsidRPr="008C09C5">
        <w:rPr>
          <w:rFonts w:cs="Calibri"/>
        </w:rPr>
        <w:fldChar w:fldCharType="begin"/>
      </w:r>
      <w:r w:rsidR="005E2526" w:rsidRPr="008C09C5">
        <w:rPr>
          <w:rFonts w:cs="Calibri"/>
        </w:rPr>
        <w:instrText xml:space="preserve"> ADDIN REFMGR.CITE &lt;Refman&gt;&lt;Cite&gt;&lt;Author&gt;Selig&lt;/Author&gt;&lt;Year&gt;2012&lt;/Year&gt;&lt;RecNum&gt;84&lt;/RecNum&gt;&lt;IDText&gt;Considering water availability and the effect of solute concentration on high solids saccharification of lignocellulosic biomass&lt;/IDText&gt;&lt;MDL Ref_Type="Journal"&gt;&lt;Ref_Type&gt;Journal&lt;/Ref_Type&gt;&lt;Ref_ID&gt;84&lt;/Ref_ID&gt;&lt;Title_Primary&gt;Considering water availability and the effect of solute concentration on high solids saccharification of lignocellulosic biomass&lt;/Title_Primary&gt;&lt;Authors_Primary&gt;Selig,Michael J.&lt;/Authors_Primary&gt;&lt;Authors_Primary&gt;Hsieh,Chia Wen Carmen&lt;/Authors_Primary&gt;&lt;Authors_Primary&gt;Thygesen,Lisbeth G.&lt;/Authors_Primary&gt;&lt;Authors_Primary&gt;Himmel,Michael E.&lt;/Authors_Primary&gt;&lt;Authors_Primary&gt;Felby,Claus&lt;/Authors_Primary&gt;&lt;Authors_Primary&gt;Decker,Stephen R.&lt;/Authors_Primary&gt;&lt;Date_Primary&gt;2012&lt;/Date_Primary&gt;&lt;Reprint&gt;Not in File&lt;/Reprint&gt;&lt;Start_Page&gt;1478&lt;/Start_Page&gt;&lt;End_Page&gt;1490&lt;/End_Page&gt;&lt;Periodical&gt;Biotechnology Progress&lt;/Periodical&gt;&lt;Volume&gt;28&lt;/Volume&gt;&lt;Issue&gt;6&lt;/Issue&gt;&lt;ISSN_ISBN&gt;8756-7938&lt;/ISSN_ISBN&gt;&lt;Web_URL&gt;WOS:000312157100012&lt;/Web_URL&gt;&lt;ZZ_JournalFull&gt;&lt;f name="System"&gt;Biotechnology Progress&lt;/f&gt;&lt;/ZZ_JournalFull&gt;&lt;ZZ_WorkformID&gt;1&lt;/ZZ_WorkformID&gt;&lt;/MDL&gt;&lt;/Cite&gt;&lt;/Refman&gt;</w:instrText>
      </w:r>
      <w:r w:rsidR="00812A19" w:rsidRPr="008C09C5">
        <w:rPr>
          <w:rFonts w:cs="Calibri"/>
        </w:rPr>
        <w:fldChar w:fldCharType="separate"/>
      </w:r>
      <w:r w:rsidR="00812A19" w:rsidRPr="008C09C5">
        <w:rPr>
          <w:rFonts w:cs="Calibri"/>
          <w:noProof/>
        </w:rPr>
        <w:t>(</w:t>
      </w:r>
      <w:r w:rsidR="00812A19" w:rsidRPr="008C09C5">
        <w:rPr>
          <w:rFonts w:cs="Calibri"/>
          <w:i/>
          <w:noProof/>
        </w:rPr>
        <w:t>27</w:t>
      </w:r>
      <w:r w:rsidR="00812A19" w:rsidRPr="008C09C5">
        <w:rPr>
          <w:rFonts w:cs="Calibri"/>
          <w:noProof/>
        </w:rPr>
        <w:t>)</w:t>
      </w:r>
      <w:r w:rsidR="00812A19" w:rsidRPr="008C09C5">
        <w:rPr>
          <w:rFonts w:cs="Calibri"/>
        </w:rPr>
        <w:fldChar w:fldCharType="end"/>
      </w:r>
      <w:r w:rsidR="00812A19" w:rsidRPr="008C09C5">
        <w:rPr>
          <w:rFonts w:cs="Calibri"/>
        </w:rPr>
        <w:t>.</w:t>
      </w:r>
      <w:r w:rsidR="00812A19" w:rsidRPr="002927F3">
        <w:rPr>
          <w:rFonts w:cs="Calibri"/>
        </w:rPr>
        <w:t xml:space="preserve"> </w:t>
      </w:r>
      <w:r w:rsidR="00B06EC6" w:rsidRPr="002927F3">
        <w:rPr>
          <w:rFonts w:cs="Calibri"/>
        </w:rPr>
        <w:t xml:space="preserve"> </w:t>
      </w:r>
      <w:r w:rsidR="001929B8" w:rsidRPr="002927F3">
        <w:rPr>
          <w:rFonts w:cs="Calibri"/>
        </w:rPr>
        <w:t>Lastly</w:t>
      </w:r>
      <w:r w:rsidR="007569D4" w:rsidRPr="002927F3">
        <w:rPr>
          <w:rFonts w:cs="Calibri"/>
        </w:rPr>
        <w:t>,</w:t>
      </w:r>
      <w:r w:rsidR="001929B8" w:rsidRPr="002927F3">
        <w:rPr>
          <w:rFonts w:cs="Calibri"/>
        </w:rPr>
        <w:t xml:space="preserve"> studies have shown that</w:t>
      </w:r>
      <w:r w:rsidR="001929B8" w:rsidRPr="001B0E72">
        <w:t xml:space="preserve"> replacing water with oleyl alcohol only affect enzyme performance slightly</w:t>
      </w:r>
      <w:r w:rsidR="003C177B">
        <w:t>,</w:t>
      </w:r>
      <w:r w:rsidR="001929B8" w:rsidRPr="001B0E72">
        <w:t xml:space="preserve"> and not to the same extent as seen from the solid effect</w:t>
      </w:r>
      <w:r w:rsidR="003C177B">
        <w:t>,</w:t>
      </w:r>
      <w:r w:rsidR="00B10E6B" w:rsidRPr="001B0E72">
        <w:t xml:space="preserve"> which indicate that water activity is not a limiting factor</w:t>
      </w:r>
      <w:r w:rsidR="00211802" w:rsidRPr="001B0E72">
        <w:fldChar w:fldCharType="begin"/>
      </w:r>
      <w:r w:rsidR="005E2526">
        <w:instrText xml:space="preserve"> ADDIN REFMGR.CITE &lt;Refman&gt;&lt;Cite&gt;&lt;Author&gt;Kristensen&lt;/Author&gt;&lt;Year&gt;2009&lt;/Year&gt;&lt;RecNum&gt;11&lt;/RecNum&gt;&lt;IDText&gt;Yield-determining factors in high-solids enzymatic hydrolysis of lignocellulose&lt;/IDText&gt;&lt;MDL Ref_Type="Journal"&gt;&lt;Ref_Type&gt;Journal&lt;/Ref_Type&gt;&lt;Ref_ID&gt;11&lt;/Ref_ID&gt;&lt;Title_Primary&gt;Yield-determining factors in high-solids enzymatic hydrolysis of lignocellulose&lt;/Title_Primary&gt;&lt;Authors_Primary&gt;Kristensen,Jan B.&lt;/Authors_Primary&gt;&lt;Authors_Primary&gt;Felby,Claus&lt;/Authors_Primary&gt;&lt;Authors_Primary&gt;Jorgensen,Henning&lt;/Authors_Primary&gt;&lt;Date_Primary&gt;2009&lt;/Date_Primary&gt;&lt;Reprint&gt;Not in File&lt;/Reprint&gt;&lt;Periodical&gt;Biotechnology for Biofuels&lt;/Periodical&gt;&lt;Volume&gt;2&lt;/Volume&gt;&lt;ISSN_ISBN&gt;1754-6834&lt;/ISSN_ISBN&gt;&lt;Web_URL&gt;WOS:000272007700001&lt;/Web_URL&gt;&lt;ZZ_JournalFull&gt;&lt;f name="System"&gt;Biotechnology for Biofuels&lt;/f&gt;&lt;/ZZ_JournalFull&gt;&lt;ZZ_WorkformID&gt;1&lt;/ZZ_WorkformID&gt;&lt;/MDL&gt;&lt;/Cite&gt;&lt;/Refman&gt;</w:instrText>
      </w:r>
      <w:r w:rsidR="00211802" w:rsidRPr="001B0E72">
        <w:fldChar w:fldCharType="separate"/>
      </w:r>
      <w:r w:rsidR="002C07EF">
        <w:rPr>
          <w:noProof/>
        </w:rPr>
        <w:t>(</w:t>
      </w:r>
      <w:r w:rsidR="002C07EF" w:rsidRPr="002C07EF">
        <w:rPr>
          <w:i/>
          <w:noProof/>
        </w:rPr>
        <w:t>13</w:t>
      </w:r>
      <w:r w:rsidR="002C07EF">
        <w:rPr>
          <w:noProof/>
        </w:rPr>
        <w:t>)</w:t>
      </w:r>
      <w:r w:rsidR="00211802" w:rsidRPr="001B0E72">
        <w:fldChar w:fldCharType="end"/>
      </w:r>
      <w:r w:rsidR="001929B8" w:rsidRPr="001B0E72">
        <w:t>.</w:t>
      </w:r>
      <w:r w:rsidR="00812A19">
        <w:t xml:space="preserve"> </w:t>
      </w:r>
      <w:r w:rsidR="00B22153">
        <w:rPr>
          <w:b/>
        </w:rPr>
        <w:t xml:space="preserve"> </w:t>
      </w:r>
      <w:r w:rsidR="001929B8" w:rsidRPr="002927F3">
        <w:t>The</w:t>
      </w:r>
      <w:r w:rsidR="001929B8" w:rsidRPr="001B0E72">
        <w:t xml:space="preserve"> above findings suggest that the solid</w:t>
      </w:r>
      <w:r w:rsidR="002927F3">
        <w:t xml:space="preserve"> </w:t>
      </w:r>
      <w:r w:rsidR="001929B8" w:rsidRPr="001B0E72">
        <w:t>effect is a generic property associated with the kinetics of cellulase hydrolysis, and not substrate</w:t>
      </w:r>
      <w:r w:rsidR="007570F3" w:rsidRPr="001B0E72">
        <w:t>-</w:t>
      </w:r>
      <w:r w:rsidR="001929B8" w:rsidRPr="001B0E72">
        <w:t xml:space="preserve">specific. </w:t>
      </w:r>
      <w:r w:rsidR="00930050" w:rsidRPr="001B0E72">
        <w:t>This</w:t>
      </w:r>
      <w:r w:rsidR="007569D4">
        <w:t>,</w:t>
      </w:r>
      <w:r w:rsidR="00930050" w:rsidRPr="001B0E72">
        <w:t xml:space="preserve"> however, does</w:t>
      </w:r>
      <w:r w:rsidR="00A246D9" w:rsidRPr="001B0E72">
        <w:t xml:space="preserve"> not rule out </w:t>
      </w:r>
      <w:r w:rsidR="00A80BC9">
        <w:t xml:space="preserve">additional </w:t>
      </w:r>
      <w:r w:rsidR="00DF491E">
        <w:t>contributions from ef</w:t>
      </w:r>
      <w:r w:rsidR="00A246D9" w:rsidRPr="001B0E72">
        <w:t xml:space="preserve">fects originating from </w:t>
      </w:r>
      <w:r w:rsidR="00680CC4" w:rsidRPr="001B0E72">
        <w:t>substrate</w:t>
      </w:r>
      <w:r w:rsidR="00A246D9" w:rsidRPr="001B0E72">
        <w:t xml:space="preserve"> specific properties, </w:t>
      </w:r>
      <w:r w:rsidR="003C177B">
        <w:t>including</w:t>
      </w:r>
      <w:r w:rsidR="00A246D9" w:rsidRPr="001B0E72">
        <w:t xml:space="preserve"> </w:t>
      </w:r>
      <w:r w:rsidR="003C177B">
        <w:t xml:space="preserve">the </w:t>
      </w:r>
      <w:r w:rsidR="00A246D9" w:rsidRPr="001B0E72">
        <w:t xml:space="preserve">presence of soluble </w:t>
      </w:r>
      <w:r w:rsidR="002927F3">
        <w:t xml:space="preserve">(poly) </w:t>
      </w:r>
      <w:r w:rsidR="00A246D9" w:rsidRPr="001B0E72">
        <w:t xml:space="preserve">phenolics etc. </w:t>
      </w:r>
    </w:p>
    <w:p w:rsidR="001929B8" w:rsidRPr="001B0E72" w:rsidRDefault="001929B8" w:rsidP="0036388C">
      <w:pPr>
        <w:spacing w:line="480" w:lineRule="auto"/>
      </w:pPr>
    </w:p>
    <w:p w:rsidR="0086168A" w:rsidRPr="001B0E72" w:rsidRDefault="00812A19" w:rsidP="001929B8">
      <w:pPr>
        <w:spacing w:line="480" w:lineRule="auto"/>
      </w:pPr>
      <w:r>
        <w:t xml:space="preserve">In </w:t>
      </w:r>
      <w:r w:rsidR="00782C5A">
        <w:t>this study</w:t>
      </w:r>
      <w:r w:rsidR="001929B8" w:rsidRPr="001B0E72">
        <w:t xml:space="preserve"> we investigate</w:t>
      </w:r>
      <w:r w:rsidR="00782C5A">
        <w:t>d</w:t>
      </w:r>
      <w:r w:rsidR="001929B8" w:rsidRPr="001B0E72">
        <w:t xml:space="preserve"> </w:t>
      </w:r>
      <w:r w:rsidR="00FA2265" w:rsidRPr="001B0E72">
        <w:t xml:space="preserve">the </w:t>
      </w:r>
      <w:r w:rsidR="00C31208" w:rsidRPr="001B0E72">
        <w:t xml:space="preserve">contribution of product inhibition to </w:t>
      </w:r>
      <w:r w:rsidR="00FA2265" w:rsidRPr="001B0E72">
        <w:t>the solid ef</w:t>
      </w:r>
      <w:r w:rsidR="00C31208" w:rsidRPr="001B0E72">
        <w:t>fect</w:t>
      </w:r>
      <w:r w:rsidR="0086168A" w:rsidRPr="001B0E72">
        <w:t>.</w:t>
      </w:r>
      <w:r w:rsidR="002927F3">
        <w:t xml:space="preserve"> The experimental approach was</w:t>
      </w:r>
      <w:r w:rsidR="00B10E6B" w:rsidRPr="001B0E72">
        <w:t xml:space="preserve"> to measure </w:t>
      </w:r>
      <w:r w:rsidR="009C21C1" w:rsidRPr="001B0E72">
        <w:t>p</w:t>
      </w:r>
      <w:r w:rsidR="006E0CFF" w:rsidRPr="001B0E72">
        <w:t>roduct i</w:t>
      </w:r>
      <w:r w:rsidR="005D12F3" w:rsidRPr="001B0E72">
        <w:t xml:space="preserve">nhibition </w:t>
      </w:r>
      <w:r w:rsidR="009C21C1" w:rsidRPr="001B0E72">
        <w:t>of a commercial cellulase cocktail (Celluclast</w:t>
      </w:r>
      <w:r w:rsidR="009C21C1" w:rsidRPr="001B0E72">
        <w:rPr>
          <w:vertAlign w:val="superscript"/>
        </w:rPr>
        <w:t>TM</w:t>
      </w:r>
      <w:r w:rsidR="00782C5A">
        <w:t xml:space="preserve"> 1.5 L</w:t>
      </w:r>
      <w:r w:rsidR="009C21C1" w:rsidRPr="001B0E72">
        <w:t xml:space="preserve">) </w:t>
      </w:r>
      <w:r w:rsidR="00C31208" w:rsidRPr="001B0E72">
        <w:t xml:space="preserve">directly by addition of glucose to </w:t>
      </w:r>
      <w:r w:rsidR="009C21C1" w:rsidRPr="001B0E72">
        <w:t xml:space="preserve">high-solid </w:t>
      </w:r>
      <w:r w:rsidR="00C31208" w:rsidRPr="001B0E72">
        <w:t xml:space="preserve">hydrolysis samples and indirectly </w:t>
      </w:r>
      <w:r w:rsidR="0086168A" w:rsidRPr="001B0E72">
        <w:t xml:space="preserve">by varying the </w:t>
      </w:r>
      <w:r w:rsidR="006913FE" w:rsidRPr="001B0E72">
        <w:t>solid/</w:t>
      </w:r>
      <w:r w:rsidR="0086168A" w:rsidRPr="001B0E72">
        <w:t xml:space="preserve">water content </w:t>
      </w:r>
      <w:r w:rsidR="002F0216" w:rsidRPr="001B0E72">
        <w:t>(constant mass of solid and enzyme with different volume</w:t>
      </w:r>
      <w:r w:rsidR="002927F3">
        <w:t>s</w:t>
      </w:r>
      <w:r w:rsidR="002F0216" w:rsidRPr="001B0E72">
        <w:t xml:space="preserve"> of water)</w:t>
      </w:r>
      <w:r w:rsidR="009C21C1" w:rsidRPr="001B0E72">
        <w:t>. Furthermore, the relative strength of glucose and cellobiose</w:t>
      </w:r>
      <w:r w:rsidR="00782C5A">
        <w:t xml:space="preserve"> inhibition was</w:t>
      </w:r>
      <w:r w:rsidR="009C21C1" w:rsidRPr="001B0E72">
        <w:t xml:space="preserve"> analyzed through variation o</w:t>
      </w:r>
      <w:r w:rsidR="00A80BC9">
        <w:t>f beta-glucosidase activity</w:t>
      </w:r>
      <w:r w:rsidR="009C21C1" w:rsidRPr="001B0E72">
        <w:t xml:space="preserve"> and discussed in relation</w:t>
      </w:r>
      <w:r w:rsidR="002927F3">
        <w:t xml:space="preserve"> inhibition mechanism</w:t>
      </w:r>
      <w:r w:rsidR="009C21C1" w:rsidRPr="001B0E72">
        <w:t xml:space="preserve"> </w:t>
      </w:r>
      <w:r w:rsidR="002927F3">
        <w:t>and</w:t>
      </w:r>
      <w:r w:rsidR="009C21C1" w:rsidRPr="001B0E72">
        <w:t xml:space="preserve"> </w:t>
      </w:r>
      <w:r w:rsidR="006913FE" w:rsidRPr="001B0E72">
        <w:t xml:space="preserve">enzyme performance under </w:t>
      </w:r>
      <w:r w:rsidR="009C21C1" w:rsidRPr="001B0E72">
        <w:t xml:space="preserve">relevant industrial conditions. </w:t>
      </w:r>
    </w:p>
    <w:p w:rsidR="00CD1C4C" w:rsidRDefault="00CD1C4C" w:rsidP="00055B7F">
      <w:pPr>
        <w:spacing w:line="480" w:lineRule="auto"/>
        <w:rPr>
          <w:sz w:val="24"/>
          <w:szCs w:val="24"/>
        </w:rPr>
      </w:pPr>
    </w:p>
    <w:p w:rsidR="001B0E72" w:rsidRDefault="001B0E72" w:rsidP="00055B7F">
      <w:pPr>
        <w:spacing w:line="480" w:lineRule="auto"/>
        <w:rPr>
          <w:b/>
          <w:sz w:val="28"/>
          <w:szCs w:val="28"/>
        </w:rPr>
      </w:pPr>
    </w:p>
    <w:p w:rsidR="001B0E72" w:rsidRDefault="001B0E72" w:rsidP="00055B7F">
      <w:pPr>
        <w:spacing w:line="480" w:lineRule="auto"/>
        <w:rPr>
          <w:b/>
          <w:sz w:val="28"/>
          <w:szCs w:val="28"/>
        </w:rPr>
      </w:pPr>
    </w:p>
    <w:p w:rsidR="002927F3" w:rsidRDefault="002927F3" w:rsidP="00055B7F">
      <w:pPr>
        <w:spacing w:line="480" w:lineRule="auto"/>
        <w:rPr>
          <w:b/>
          <w:sz w:val="28"/>
          <w:szCs w:val="28"/>
        </w:rPr>
      </w:pPr>
    </w:p>
    <w:p w:rsidR="00D35F3E" w:rsidRPr="00D35F3E" w:rsidRDefault="00D35F3E" w:rsidP="00055B7F">
      <w:pPr>
        <w:spacing w:line="480" w:lineRule="auto"/>
        <w:rPr>
          <w:b/>
          <w:sz w:val="28"/>
          <w:szCs w:val="28"/>
        </w:rPr>
      </w:pPr>
      <w:r w:rsidRPr="00D35F3E">
        <w:rPr>
          <w:b/>
          <w:sz w:val="28"/>
          <w:szCs w:val="28"/>
        </w:rPr>
        <w:t>Material and Method</w:t>
      </w:r>
    </w:p>
    <w:p w:rsidR="00D35F3E" w:rsidRDefault="00D35F3E" w:rsidP="001929B8">
      <w:pPr>
        <w:spacing w:line="480" w:lineRule="auto"/>
        <w:rPr>
          <w:b/>
          <w:i/>
          <w:sz w:val="24"/>
          <w:szCs w:val="24"/>
        </w:rPr>
      </w:pPr>
      <w:r w:rsidRPr="00D35F3E">
        <w:rPr>
          <w:b/>
          <w:i/>
          <w:sz w:val="24"/>
          <w:szCs w:val="24"/>
        </w:rPr>
        <w:t>Enzymes and substrates</w:t>
      </w:r>
    </w:p>
    <w:p w:rsidR="001E1010" w:rsidRPr="001E1010" w:rsidRDefault="001E1010" w:rsidP="001929B8">
      <w:pPr>
        <w:spacing w:line="480" w:lineRule="auto"/>
        <w:rPr>
          <w:i/>
          <w:sz w:val="24"/>
          <w:szCs w:val="24"/>
        </w:rPr>
      </w:pPr>
      <w:r w:rsidRPr="001E1010">
        <w:rPr>
          <w:i/>
          <w:sz w:val="24"/>
          <w:szCs w:val="24"/>
        </w:rPr>
        <w:t>Enzymes</w:t>
      </w:r>
    </w:p>
    <w:p w:rsidR="001C2396" w:rsidRPr="00E50572" w:rsidRDefault="00FB5B11" w:rsidP="001929B8">
      <w:pPr>
        <w:spacing w:line="480" w:lineRule="auto"/>
      </w:pPr>
      <w:r w:rsidRPr="001B0E72">
        <w:t>The enzymes u</w:t>
      </w:r>
      <w:r w:rsidR="00D03875">
        <w:t>sed for cellulose hydrolysis were</w:t>
      </w:r>
      <w:r w:rsidRPr="001B0E72">
        <w:t xml:space="preserve"> the commercial product</w:t>
      </w:r>
      <w:r w:rsidR="001E1010" w:rsidRPr="001B0E72">
        <w:t>s</w:t>
      </w:r>
      <w:r w:rsidR="003752CF">
        <w:t xml:space="preserve"> C</w:t>
      </w:r>
      <w:r w:rsidR="004A401B" w:rsidRPr="001B0E72">
        <w:t>elluclast</w:t>
      </w:r>
      <w:r w:rsidR="004A401B" w:rsidRPr="001B0E72">
        <w:rPr>
          <w:vertAlign w:val="superscript"/>
        </w:rPr>
        <w:t>TM</w:t>
      </w:r>
      <w:r w:rsidRPr="001B0E72">
        <w:t xml:space="preserve"> </w:t>
      </w:r>
      <w:r w:rsidR="00713D45">
        <w:t xml:space="preserve">1.5 L </w:t>
      </w:r>
      <w:r w:rsidR="004A401B" w:rsidRPr="001B0E72">
        <w:t>and Novozym</w:t>
      </w:r>
      <w:r w:rsidR="005B2DF4">
        <w:t>e</w:t>
      </w:r>
      <w:r w:rsidR="00D03875">
        <w:t>188 ®. Celluclast</w:t>
      </w:r>
      <w:r w:rsidR="00D03875" w:rsidRPr="00D03875">
        <w:rPr>
          <w:vertAlign w:val="superscript"/>
        </w:rPr>
        <w:t>TM</w:t>
      </w:r>
      <w:r w:rsidRPr="001B0E72">
        <w:t xml:space="preserve"> </w:t>
      </w:r>
      <w:r w:rsidR="00713D45">
        <w:t xml:space="preserve">1.5 L </w:t>
      </w:r>
      <w:r w:rsidRPr="001B0E72">
        <w:t xml:space="preserve">contains a mixture of cellulases </w:t>
      </w:r>
      <w:r w:rsidR="001E1010" w:rsidRPr="001B0E72">
        <w:t>(mainly ce</w:t>
      </w:r>
      <w:r w:rsidR="007122A0">
        <w:t>llobiohydrolases and endoglucosi</w:t>
      </w:r>
      <w:r w:rsidR="001E1010" w:rsidRPr="001B0E72">
        <w:t xml:space="preserve">dases) from </w:t>
      </w:r>
      <w:r w:rsidR="001E1010" w:rsidRPr="001B0E72">
        <w:rPr>
          <w:i/>
        </w:rPr>
        <w:t>T. reesei</w:t>
      </w:r>
      <w:r w:rsidR="001E1010" w:rsidRPr="001B0E72">
        <w:t xml:space="preserve"> </w:t>
      </w:r>
      <w:r w:rsidR="002F0EFB" w:rsidRPr="001B0E72">
        <w:t xml:space="preserve">and the specific activity was measured to 82 </w:t>
      </w:r>
      <w:r w:rsidR="008F0AF3" w:rsidRPr="001B0E72">
        <w:t>filter paper units (</w:t>
      </w:r>
      <w:r w:rsidR="001E1010" w:rsidRPr="001B0E72">
        <w:t>FPU</w:t>
      </w:r>
      <w:r w:rsidR="008F0AF3" w:rsidRPr="001B0E72">
        <w:t>)</w:t>
      </w:r>
      <w:r w:rsidR="001E1010" w:rsidRPr="001B0E72">
        <w:t xml:space="preserve"> ml</w:t>
      </w:r>
      <w:r w:rsidR="001E1010" w:rsidRPr="001B0E72">
        <w:rPr>
          <w:vertAlign w:val="superscript"/>
        </w:rPr>
        <w:t>-1</w:t>
      </w:r>
      <w:r w:rsidR="004A401B" w:rsidRPr="001B0E72">
        <w:t xml:space="preserve"> </w:t>
      </w:r>
      <w:r w:rsidR="002F0EFB" w:rsidRPr="001B0E72">
        <w:t>by standard methods</w:t>
      </w:r>
      <w:r w:rsidR="00211802" w:rsidRPr="001B0E72">
        <w:fldChar w:fldCharType="begin"/>
      </w:r>
      <w:r w:rsidR="005E2526">
        <w:instrText xml:space="preserve"> ADDIN REFMGR.CITE &lt;Refman&gt;&lt;Cite&gt;&lt;Author&gt;Murphy&lt;/Author&gt;&lt;Year&gt;2010&lt;/Year&gt;&lt;RecNum&gt;8&lt;/RecNum&gt;&lt;IDText&gt;A calorimetric assay for enzymatic saccharification of biomass&lt;/IDText&gt;&lt;MDL Ref_Type="Journal"&gt;&lt;Ref_Type&gt;Journal&lt;/Ref_Type&gt;&lt;Ref_ID&gt;8&lt;/Ref_ID&gt;&lt;Title_Primary&gt;A calorimetric assay for enzymatic saccharification of biomass&lt;/Title_Primary&gt;&lt;Authors_Primary&gt;Murphy,Leigh&lt;/Authors_Primary&gt;&lt;Authors_Primary&gt;Borch,Kim&lt;/Authors_Primary&gt;&lt;Authors_Primary&gt;McFarland,K.&lt;/Authors_Primary&gt;&lt;Authors_Primary&gt;Bohlin,Christina&lt;/Authors_Primary&gt;&lt;Authors_Primary&gt;Westh,Peter&lt;/Authors_Primary&gt;&lt;Date_Primary&gt;2010&lt;/Date_Primary&gt;&lt;Reprint&gt;Not in File&lt;/Reprint&gt;&lt;Start_Page&gt;141&lt;/Start_Page&gt;&lt;End_Page&gt;146&lt;/End_Page&gt;&lt;Periodical&gt;Enzyme and Microbial Technology&lt;/Periodical&gt;&lt;Volume&gt;46&lt;/Volume&gt;&lt;Issue&gt;2&lt;/Issue&gt;&lt;ISSN_ISBN&gt;0141-0229&lt;/ISSN_ISBN&gt;&lt;Web_URL&gt;WOS:000274093600014&lt;/Web_URL&gt;&lt;ZZ_JournalFull&gt;&lt;f name="System"&gt;Enzyme and Microbial Technology&lt;/f&gt;&lt;/ZZ_JournalFull&gt;&lt;ZZ_WorkformID&gt;1&lt;/ZZ_WorkformID&gt;&lt;/MDL&gt;&lt;/Cite&gt;&lt;Cite&gt;&lt;Author&gt;Ghose&lt;/Author&gt;&lt;Year&gt;1987&lt;/Year&gt;&lt;RecNum&gt;70&lt;/RecNum&gt;&lt;IDText&gt;Measurement of Cellulase Activities&lt;/IDText&gt;&lt;MDL Ref_Type="Journal"&gt;&lt;Ref_Type&gt;Journal&lt;/Ref_Type&gt;&lt;Ref_ID&gt;70&lt;/Ref_ID&gt;&lt;Title_Primary&gt;Measurement of Cellulase Activities&lt;/Title_Primary&gt;&lt;Authors_Primary&gt;Ghose,T.K.&lt;/Authors_Primary&gt;&lt;Date_Primary&gt;1987&lt;/Date_Primary&gt;&lt;Reprint&gt;Not in File&lt;/Reprint&gt;&lt;Start_Page&gt;257&lt;/Start_Page&gt;&lt;End_Page&gt;268&lt;/End_Page&gt;&lt;Periodical&gt;Pure and Applied Chemistry&lt;/Periodical&gt;&lt;Volume&gt;59&lt;/Volume&gt;&lt;Issue&gt;2&lt;/Issue&gt;&lt;ISSN_ISBN&gt;0033-4545&lt;/ISSN_ISBN&gt;&lt;Web_URL&gt;WOS:A1987F757200011&lt;/Web_URL&gt;&lt;ZZ_JournalFull&gt;&lt;f name="System"&gt;Pure and Applied Chemistry&lt;/f&gt;&lt;/ZZ_JournalFull&gt;&lt;ZZ_WorkformID&gt;1&lt;/ZZ_WorkformID&gt;&lt;/MDL&gt;&lt;/Cite&gt;&lt;/Refman&gt;</w:instrText>
      </w:r>
      <w:r w:rsidR="00211802" w:rsidRPr="001B0E72">
        <w:fldChar w:fldCharType="separate"/>
      </w:r>
      <w:r w:rsidR="00812A19">
        <w:rPr>
          <w:noProof/>
        </w:rPr>
        <w:t>(</w:t>
      </w:r>
      <w:r w:rsidR="00812A19" w:rsidRPr="00812A19">
        <w:rPr>
          <w:i/>
          <w:noProof/>
        </w:rPr>
        <w:t>28;29</w:t>
      </w:r>
      <w:r w:rsidR="00812A19">
        <w:rPr>
          <w:noProof/>
        </w:rPr>
        <w:t>)</w:t>
      </w:r>
      <w:r w:rsidR="00211802" w:rsidRPr="001B0E72">
        <w:fldChar w:fldCharType="end"/>
      </w:r>
      <w:r w:rsidR="004A401B" w:rsidRPr="001B0E72">
        <w:t>. Novozym</w:t>
      </w:r>
      <w:r w:rsidR="00713D45">
        <w:t xml:space="preserve">e </w:t>
      </w:r>
      <w:r w:rsidR="001E1010" w:rsidRPr="001B0E72">
        <w:t xml:space="preserve">188 mainly </w:t>
      </w:r>
      <w:r w:rsidR="00BC4A81" w:rsidRPr="001B0E72">
        <w:t xml:space="preserve">contains </w:t>
      </w:r>
      <w:r w:rsidR="004A401B" w:rsidRPr="001B0E72">
        <w:t xml:space="preserve">β-glucosidase from </w:t>
      </w:r>
      <w:r w:rsidR="004A401B" w:rsidRPr="001B0E72">
        <w:rPr>
          <w:i/>
        </w:rPr>
        <w:t>A.</w:t>
      </w:r>
      <w:r w:rsidR="001E1010" w:rsidRPr="001B0E72">
        <w:rPr>
          <w:i/>
        </w:rPr>
        <w:t xml:space="preserve"> niger </w:t>
      </w:r>
      <w:r w:rsidR="00984D89" w:rsidRPr="00984D89">
        <w:t>(A</w:t>
      </w:r>
      <w:r w:rsidR="00984D89">
        <w:t>n</w:t>
      </w:r>
      <w:r w:rsidR="00984D89" w:rsidRPr="00984D89">
        <w:t xml:space="preserve">BG) </w:t>
      </w:r>
      <w:r w:rsidR="001C2396" w:rsidRPr="001B0E72">
        <w:t>and has a specific activity of</w:t>
      </w:r>
      <w:r w:rsidR="001E1010" w:rsidRPr="001B0E72">
        <w:t xml:space="preserve"> 250 cell</w:t>
      </w:r>
      <w:r w:rsidR="00D46FBF" w:rsidRPr="001B0E72">
        <w:t>o</w:t>
      </w:r>
      <w:r w:rsidR="005B2DF4">
        <w:t>bi</w:t>
      </w:r>
      <w:r w:rsidR="004A401B" w:rsidRPr="001B0E72">
        <w:t>ase units</w:t>
      </w:r>
      <w:r w:rsidR="00173869" w:rsidRPr="001B0E72">
        <w:t xml:space="preserve"> ml</w:t>
      </w:r>
      <w:r w:rsidR="00173869" w:rsidRPr="001B0E72">
        <w:rPr>
          <w:vertAlign w:val="superscript"/>
        </w:rPr>
        <w:t>-1</w:t>
      </w:r>
      <w:r w:rsidR="004A401B" w:rsidRPr="001B0E72">
        <w:t>. Celluclast and Novozym</w:t>
      </w:r>
      <w:r w:rsidR="005B2DF4">
        <w:t>e</w:t>
      </w:r>
      <w:r w:rsidR="001E1010" w:rsidRPr="001B0E72">
        <w:t>188 solution</w:t>
      </w:r>
      <w:r w:rsidR="004A401B" w:rsidRPr="001B0E72">
        <w:t xml:space="preserve">s </w:t>
      </w:r>
      <w:r w:rsidR="00D46FBF" w:rsidRPr="001B0E72">
        <w:t>were buffer exchanged to 50 mM sodium acetate, 2 mM CaCl</w:t>
      </w:r>
      <w:r w:rsidR="00D46FBF" w:rsidRPr="001B0E72">
        <w:rPr>
          <w:vertAlign w:val="subscript"/>
        </w:rPr>
        <w:t>2</w:t>
      </w:r>
      <w:r w:rsidR="00984D89">
        <w:t>, pH 5</w:t>
      </w:r>
      <w:r w:rsidR="00D46FBF" w:rsidRPr="001B0E72">
        <w:t xml:space="preserve"> prior to hydrolysis in order to remove </w:t>
      </w:r>
      <w:r w:rsidR="00D03875" w:rsidRPr="001B0E72">
        <w:t>excipients</w:t>
      </w:r>
      <w:r w:rsidR="00D46FBF" w:rsidRPr="001B0E72">
        <w:t>, salts and formulati</w:t>
      </w:r>
      <w:r w:rsidR="003F077D">
        <w:t xml:space="preserve">on buffer (resulting in a 1.4X dilution). </w:t>
      </w:r>
      <w:r w:rsidR="001C2396" w:rsidRPr="00E50572">
        <w:t>Unless stated otherwise</w:t>
      </w:r>
      <w:r w:rsidR="007136F8" w:rsidRPr="00E50572">
        <w:t xml:space="preserve">, </w:t>
      </w:r>
      <w:r w:rsidR="003F077D" w:rsidRPr="00E50572">
        <w:t xml:space="preserve">the buffer exchanged </w:t>
      </w:r>
      <w:r w:rsidR="003752CF" w:rsidRPr="00E50572">
        <w:t>C</w:t>
      </w:r>
      <w:r w:rsidR="007136F8" w:rsidRPr="00E50572">
        <w:t>elluclast was dosed at 10</w:t>
      </w:r>
      <w:r w:rsidR="00D46FBF" w:rsidRPr="00E50572">
        <w:t xml:space="preserve"> FPU g</w:t>
      </w:r>
      <w:r w:rsidR="00D46FBF" w:rsidRPr="00E50572">
        <w:rPr>
          <w:vertAlign w:val="superscript"/>
        </w:rPr>
        <w:t>-1</w:t>
      </w:r>
      <w:r w:rsidR="001C2396" w:rsidRPr="00E50572">
        <w:t xml:space="preserve"> cellulose</w:t>
      </w:r>
      <w:r w:rsidR="003F077D" w:rsidRPr="00E50572">
        <w:t xml:space="preserve"> (corrected for dilution due to buffer exchange)</w:t>
      </w:r>
      <w:r w:rsidR="001C2396" w:rsidRPr="00E50572">
        <w:t xml:space="preserve">, and </w:t>
      </w:r>
      <w:r w:rsidR="00D46FBF" w:rsidRPr="00E50572">
        <w:t>Novozym</w:t>
      </w:r>
      <w:r w:rsidR="005B2DF4" w:rsidRPr="00E50572">
        <w:t>e</w:t>
      </w:r>
      <w:r w:rsidR="00D46FBF" w:rsidRPr="00E50572">
        <w:t xml:space="preserve">188 was dosed </w:t>
      </w:r>
      <w:r w:rsidR="003C177B" w:rsidRPr="00E50572">
        <w:t xml:space="preserve">1:4 v/v with respect to </w:t>
      </w:r>
      <w:r w:rsidR="00D46FBF" w:rsidRPr="00E50572">
        <w:t>celluclast</w:t>
      </w:r>
      <w:r w:rsidR="005B2DF4" w:rsidRPr="00E50572">
        <w:t xml:space="preserve"> (</w:t>
      </w:r>
      <w:r w:rsidR="00955BDC" w:rsidRPr="00E50572">
        <w:t>8</w:t>
      </w:r>
      <w:r w:rsidR="002D7F40" w:rsidRPr="00E50572">
        <w:t xml:space="preserve"> CBU g</w:t>
      </w:r>
      <w:r w:rsidR="001B5670" w:rsidRPr="00E50572">
        <w:rPr>
          <w:vertAlign w:val="superscript"/>
        </w:rPr>
        <w:t>-1</w:t>
      </w:r>
      <w:r w:rsidR="002D7F40" w:rsidRPr="00E50572">
        <w:t xml:space="preserve"> cellulose)</w:t>
      </w:r>
      <w:r w:rsidR="00D46FBF" w:rsidRPr="00E50572">
        <w:t xml:space="preserve">. </w:t>
      </w:r>
    </w:p>
    <w:p w:rsidR="00D15D88" w:rsidRDefault="00D15D88" w:rsidP="001929B8">
      <w:pPr>
        <w:spacing w:line="480" w:lineRule="auto"/>
        <w:rPr>
          <w:sz w:val="24"/>
          <w:szCs w:val="24"/>
        </w:rPr>
      </w:pPr>
    </w:p>
    <w:p w:rsidR="00D15D88" w:rsidRPr="007136F8" w:rsidRDefault="00D15D88" w:rsidP="001929B8">
      <w:pPr>
        <w:spacing w:line="480" w:lineRule="auto"/>
        <w:rPr>
          <w:i/>
          <w:sz w:val="24"/>
          <w:szCs w:val="24"/>
        </w:rPr>
      </w:pPr>
      <w:r w:rsidRPr="007136F8">
        <w:rPr>
          <w:i/>
          <w:sz w:val="24"/>
          <w:szCs w:val="24"/>
        </w:rPr>
        <w:t>Substrate</w:t>
      </w:r>
    </w:p>
    <w:p w:rsidR="00D35F3E" w:rsidRPr="00211802" w:rsidRDefault="00D15D88" w:rsidP="001929B8">
      <w:pPr>
        <w:spacing w:line="480" w:lineRule="auto"/>
      </w:pPr>
      <w:r w:rsidRPr="00211802">
        <w:t>Washed ground and sieved pretreated corn</w:t>
      </w:r>
      <w:r w:rsidR="00173869" w:rsidRPr="00211802">
        <w:t xml:space="preserve"> </w:t>
      </w:r>
      <w:r w:rsidRPr="00211802">
        <w:t>stover (WG</w:t>
      </w:r>
      <w:r w:rsidR="00BD2705" w:rsidRPr="00211802">
        <w:t>S</w:t>
      </w:r>
      <w:r w:rsidRPr="00211802">
        <w:t>-PCS) was used as substrate. In brief, the</w:t>
      </w:r>
      <w:r w:rsidR="007136F8" w:rsidRPr="00211802">
        <w:t xml:space="preserve"> d</w:t>
      </w:r>
      <w:r w:rsidRPr="00211802">
        <w:t xml:space="preserve">ry senescent corn stover was pretreated by the National Renewable Energy Laboratory (NREL) by </w:t>
      </w:r>
      <w:r w:rsidR="00314188">
        <w:t>addition of sulfuric acid to 1.5</w:t>
      </w:r>
      <w:r w:rsidRPr="00211802">
        <w:t xml:space="preserve"> % w/w</w:t>
      </w:r>
      <w:r w:rsidR="00314188">
        <w:t xml:space="preserve"> (based on total mass of slurry)</w:t>
      </w:r>
      <w:r w:rsidRPr="00211802">
        <w:t xml:space="preserve"> and heated to 192°C in a Sunds reactor for 3 minutes. </w:t>
      </w:r>
      <w:r w:rsidR="00314188">
        <w:t>After pretreatment, t</w:t>
      </w:r>
      <w:r w:rsidRPr="00211802">
        <w:t xml:space="preserve">he material was </w:t>
      </w:r>
      <w:r w:rsidR="007136F8" w:rsidRPr="00211802">
        <w:t xml:space="preserve">washed, ground and sieved </w:t>
      </w:r>
      <w:r w:rsidR="00314188" w:rsidRPr="00E50572">
        <w:t>(325 µm</w:t>
      </w:r>
      <w:r w:rsidR="005B2DF4" w:rsidRPr="00E50572">
        <w:t xml:space="preserve"> mesh size</w:t>
      </w:r>
      <w:r w:rsidR="00314188" w:rsidRPr="00E50572">
        <w:t>)</w:t>
      </w:r>
      <w:r w:rsidR="00314188">
        <w:t xml:space="preserve"> </w:t>
      </w:r>
      <w:r w:rsidR="007136F8" w:rsidRPr="00211802">
        <w:t>as described elsewhere</w:t>
      </w:r>
      <w:r w:rsidR="00725B81">
        <w:fldChar w:fldCharType="begin"/>
      </w:r>
      <w:r w:rsidR="005E2526">
        <w:instrText xml:space="preserve"> ADDIN REFMGR.CITE &lt;Refman&gt;&lt;Cite&gt;&lt;Author&gt;Murphy&lt;/Author&gt;&lt;Year&gt;2010&lt;/Year&gt;&lt;RecNum&gt;8&lt;/RecNum&gt;&lt;IDText&gt;A calorimetric assay for enzymatic saccharification of biomass&lt;/IDText&gt;&lt;MDL Ref_Type="Journal"&gt;&lt;Ref_Type&gt;Journal&lt;/Ref_Type&gt;&lt;Ref_ID&gt;8&lt;/Ref_ID&gt;&lt;Title_Primary&gt;A calorimetric assay for enzymatic saccharification of biomass&lt;/Title_Primary&gt;&lt;Authors_Primary&gt;Murphy,Leigh&lt;/Authors_Primary&gt;&lt;Authors_Primary&gt;Borch,Kim&lt;/Authors_Primary&gt;&lt;Authors_Primary&gt;McFarland,K.&lt;/Authors_Primary&gt;&lt;Authors_Primary&gt;Bohlin,Christina&lt;/Authors_Primary&gt;&lt;Authors_Primary&gt;Westh,Peter&lt;/Authors_Primary&gt;&lt;Date_Primary&gt;2010&lt;/Date_Primary&gt;&lt;Reprint&gt;Not in File&lt;/Reprint&gt;&lt;Start_Page&gt;141&lt;/Start_Page&gt;&lt;End_Page&gt;146&lt;/End_Page&gt;&lt;Periodical&gt;Enzyme and Microbial Technology&lt;/Periodical&gt;&lt;Volume&gt;46&lt;/Volume&gt;&lt;Issue&gt;2&lt;/Issue&gt;&lt;ISSN_ISBN&gt;0141-0229&lt;/ISSN_ISBN&gt;&lt;Web_URL&gt;WOS:000274093600014&lt;/Web_URL&gt;&lt;ZZ_JournalFull&gt;&lt;f name="System"&gt;Enzyme and Microbial Technology&lt;/f&gt;&lt;/ZZ_JournalFull&gt;&lt;ZZ_WorkformID&gt;1&lt;/ZZ_WorkformID&gt;&lt;/MDL&gt;&lt;/Cite&gt;&lt;/Refman&gt;</w:instrText>
      </w:r>
      <w:r w:rsidR="00725B81">
        <w:fldChar w:fldCharType="separate"/>
      </w:r>
      <w:r w:rsidR="00812A19">
        <w:rPr>
          <w:noProof/>
        </w:rPr>
        <w:t>(</w:t>
      </w:r>
      <w:r w:rsidR="00812A19" w:rsidRPr="00812A19">
        <w:rPr>
          <w:i/>
          <w:noProof/>
        </w:rPr>
        <w:t>28</w:t>
      </w:r>
      <w:r w:rsidR="00812A19">
        <w:rPr>
          <w:noProof/>
        </w:rPr>
        <w:t>)</w:t>
      </w:r>
      <w:r w:rsidR="00725B81">
        <w:fldChar w:fldCharType="end"/>
      </w:r>
      <w:r w:rsidRPr="00211802">
        <w:t>. The composition of the PCS was determined by NREL Laboratory Analytical Procedu</w:t>
      </w:r>
      <w:r w:rsidR="00314188">
        <w:t>res (LAP) to be 57.5 % glucan</w:t>
      </w:r>
      <w:r w:rsidRPr="00211802">
        <w:t>, 7.0 % xylan and 27.2 % lignin (w/w</w:t>
      </w:r>
      <w:r w:rsidRPr="00E50572">
        <w:t>)</w:t>
      </w:r>
      <w:r w:rsidR="005B2DF4" w:rsidRPr="00E50572">
        <w:t xml:space="preserve"> (acid insoluble)</w:t>
      </w:r>
      <w:r w:rsidRPr="00E50572">
        <w:t>.</w:t>
      </w:r>
      <w:r w:rsidR="007136F8" w:rsidRPr="00211802">
        <w:t xml:space="preserve"> </w:t>
      </w:r>
      <w:r w:rsidR="00E6521F" w:rsidRPr="00211802">
        <w:t xml:space="preserve">The pH of </w:t>
      </w:r>
      <w:r w:rsidR="003C177B">
        <w:t xml:space="preserve">the </w:t>
      </w:r>
      <w:r w:rsidR="003C177B">
        <w:lastRenderedPageBreak/>
        <w:t>PCS suspensions</w:t>
      </w:r>
      <w:r w:rsidR="003C177B" w:rsidRPr="00211802">
        <w:t xml:space="preserve"> </w:t>
      </w:r>
      <w:r w:rsidR="00E6521F" w:rsidRPr="00211802">
        <w:t>was adj</w:t>
      </w:r>
      <w:r w:rsidR="006E1ACA">
        <w:t>usted to 5 by addition of 0.2</w:t>
      </w:r>
      <w:r w:rsidR="00BD2705" w:rsidRPr="00211802">
        <w:t xml:space="preserve"> M</w:t>
      </w:r>
      <w:r w:rsidR="00E6521F" w:rsidRPr="00211802">
        <w:t xml:space="preserve"> NaOH.</w:t>
      </w:r>
      <w:r w:rsidR="005B2DF4">
        <w:t xml:space="preserve"> Five</w:t>
      </w:r>
      <w:r w:rsidR="00984D89">
        <w:t xml:space="preserve"> mM sodium azide was added to all samples to avoid microbial growth during hydrolysis experiments.</w:t>
      </w:r>
    </w:p>
    <w:p w:rsidR="00961AE2" w:rsidRDefault="00961AE2" w:rsidP="001929B8">
      <w:pPr>
        <w:spacing w:line="480" w:lineRule="auto"/>
        <w:rPr>
          <w:b/>
          <w:i/>
          <w:sz w:val="24"/>
          <w:szCs w:val="24"/>
        </w:rPr>
      </w:pPr>
    </w:p>
    <w:p w:rsidR="001B68E6" w:rsidRDefault="00ED2D85" w:rsidP="001929B8">
      <w:pPr>
        <w:spacing w:line="480" w:lineRule="auto"/>
        <w:rPr>
          <w:b/>
          <w:i/>
          <w:sz w:val="24"/>
          <w:szCs w:val="24"/>
        </w:rPr>
      </w:pPr>
      <w:r>
        <w:rPr>
          <w:b/>
          <w:i/>
          <w:sz w:val="24"/>
          <w:szCs w:val="24"/>
        </w:rPr>
        <w:t>HPLC analysis</w:t>
      </w:r>
    </w:p>
    <w:p w:rsidR="008564FB" w:rsidRDefault="00ED2D85" w:rsidP="001929B8">
      <w:pPr>
        <w:spacing w:line="480" w:lineRule="auto"/>
      </w:pPr>
      <w:r>
        <w:t xml:space="preserve">The sugar concentration (glucose and cellobiose) in the liquid phase was measured by HPLC </w:t>
      </w:r>
      <w:r w:rsidR="003C177B">
        <w:t>with</w:t>
      </w:r>
      <w:r>
        <w:t xml:space="preserve"> RI detection (Agilent 1100 RI, CA, USA). The </w:t>
      </w:r>
      <w:r w:rsidR="009835ED">
        <w:t xml:space="preserve">eluent </w:t>
      </w:r>
      <w:r>
        <w:t>was 5 mM H</w:t>
      </w:r>
      <w:r>
        <w:rPr>
          <w:sz w:val="14"/>
          <w:szCs w:val="14"/>
        </w:rPr>
        <w:t>2</w:t>
      </w:r>
      <w:r>
        <w:t>SO</w:t>
      </w:r>
      <w:r>
        <w:rPr>
          <w:sz w:val="14"/>
          <w:szCs w:val="14"/>
        </w:rPr>
        <w:t xml:space="preserve">4 </w:t>
      </w:r>
      <w:r>
        <w:t>with a flow rate of 0.</w:t>
      </w:r>
      <w:r w:rsidRPr="00BD2705">
        <w:t>6 ml min</w:t>
      </w:r>
      <w:r w:rsidRPr="00BD2705">
        <w:rPr>
          <w:vertAlign w:val="superscript"/>
        </w:rPr>
        <w:t>- 1</w:t>
      </w:r>
      <w:r w:rsidR="00BD2705" w:rsidRPr="00BD2705">
        <w:rPr>
          <w:vertAlign w:val="superscript"/>
        </w:rPr>
        <w:t xml:space="preserve"> </w:t>
      </w:r>
      <w:r w:rsidR="003C177B">
        <w:t>and the column temperature was</w:t>
      </w:r>
      <w:r w:rsidR="003C177B" w:rsidRPr="00BD2705">
        <w:t xml:space="preserve"> </w:t>
      </w:r>
      <w:r w:rsidRPr="00BD2705">
        <w:t>60</w:t>
      </w:r>
      <w:r>
        <w:t xml:space="preserve"> </w:t>
      </w:r>
      <w:r w:rsidR="00984D89" w:rsidRPr="00984D89">
        <w:rPr>
          <w:vertAlign w:val="superscript"/>
        </w:rPr>
        <w:t>0</w:t>
      </w:r>
      <w:r w:rsidR="009835ED">
        <w:t>C. Calibration trials</w:t>
      </w:r>
      <w:r>
        <w:t xml:space="preserve"> were performed on glucose</w:t>
      </w:r>
      <w:r w:rsidR="00850BAF">
        <w:t xml:space="preserve"> and </w:t>
      </w:r>
      <w:r>
        <w:t>cellobiose, and fucose was used as</w:t>
      </w:r>
      <w:r w:rsidR="0032744E">
        <w:t xml:space="preserve"> an</w:t>
      </w:r>
      <w:r>
        <w:t xml:space="preserve"> internal standard.</w:t>
      </w:r>
      <w:r w:rsidR="009835ED">
        <w:t xml:space="preserve"> The samples for HPLC an</w:t>
      </w:r>
      <w:r w:rsidR="00300A06">
        <w:t>alysis were prepared as follows</w:t>
      </w:r>
      <w:r w:rsidR="009835ED">
        <w:t>:</w:t>
      </w:r>
      <w:r w:rsidR="0032744E">
        <w:t xml:space="preserve"> </w:t>
      </w:r>
      <w:r w:rsidR="0032744E" w:rsidRPr="00E50572">
        <w:t>t</w:t>
      </w:r>
      <w:r w:rsidR="006315ED" w:rsidRPr="00E50572">
        <w:t>he hydrolysis experiments were stopped by</w:t>
      </w:r>
      <w:r w:rsidR="00984D89" w:rsidRPr="00E50572">
        <w:t xml:space="preserve"> adding 8 ml 80 </w:t>
      </w:r>
      <w:r w:rsidR="00984D89" w:rsidRPr="00E50572">
        <w:rPr>
          <w:vertAlign w:val="superscript"/>
        </w:rPr>
        <w:t>0</w:t>
      </w:r>
      <w:r w:rsidR="00984D89" w:rsidRPr="00E50572">
        <w:t xml:space="preserve">C water to each sample </w:t>
      </w:r>
      <w:r w:rsidR="007122A0" w:rsidRPr="00E50572">
        <w:t xml:space="preserve">(1-6 g depending on solid content) </w:t>
      </w:r>
      <w:r w:rsidR="006315ED" w:rsidRPr="00E50572">
        <w:t xml:space="preserve">and heated to 95 </w:t>
      </w:r>
      <w:r w:rsidR="006315ED" w:rsidRPr="00E50572">
        <w:rPr>
          <w:vertAlign w:val="superscript"/>
        </w:rPr>
        <w:t>0</w:t>
      </w:r>
      <w:r w:rsidR="006315ED" w:rsidRPr="00E50572">
        <w:t>C for 20 minutes.</w:t>
      </w:r>
      <w:r w:rsidR="006315ED">
        <w:t xml:space="preserve"> During this inactivation time, samples were </w:t>
      </w:r>
      <w:r w:rsidR="0045177C">
        <w:t>vigorously</w:t>
      </w:r>
      <w:r w:rsidR="006315ED">
        <w:t xml:space="preserve"> shaken to ensure efficient sugar extraction. The above extraction step were repeated with 8 ml 50 % ethanol, as this has been shown to improve extraction efficiency</w:t>
      </w:r>
      <w:r w:rsidR="00211802">
        <w:fldChar w:fldCharType="begin"/>
      </w:r>
      <w:r w:rsidR="005E2526">
        <w:instrText xml:space="preserve"> ADDIN REFMGR.CITE &lt;Refman&gt;&lt;Cite&gt;&lt;Author&gt;Olsen&lt;/Author&gt;&lt;Year&gt;2011&lt;/Year&gt;&lt;RecNum&gt;9&lt;/RecNum&gt;&lt;IDText&gt;Kinetics of Enzymatic High-Solid Hydrolysis of Lignocellulosic Biomass Studied by Calorimetry&lt;/IDText&gt;&lt;MDL Ref_Type="Journal"&gt;&lt;Ref_Type&gt;Journal&lt;/Ref_Type&gt;&lt;Ref_ID&gt;9&lt;/Ref_ID&gt;&lt;Title_Primary&gt;Kinetics of Enzymatic High-Solid Hydrolysis of Lignocellulosic Biomass Studied by Calorimetry&lt;/Title_Primary&gt;&lt;Authors_Primary&gt;Olsen,Soren N.&lt;/Authors_Primary&gt;&lt;Authors_Primary&gt;Lumby,Erik&lt;/Authors_Primary&gt;&lt;Authors_Primary&gt;McFarland,Kc&lt;/Authors_Primary&gt;&lt;Authors_Primary&gt;Borch,Kim&lt;/Authors_Primary&gt;&lt;Authors_Primary&gt;Westh,Peter&lt;/Authors_Primary&gt;&lt;Date_Primary&gt;2011&lt;/Date_Primary&gt;&lt;Reprint&gt;Not in File&lt;/Reprint&gt;&lt;Start_Page&gt;626&lt;/Start_Page&gt;&lt;End_Page&gt;635&lt;/End_Page&gt;&lt;Periodical&gt;Applied Biochemistry and Biotechnology&lt;/Periodical&gt;&lt;Volume&gt;163&lt;/Volume&gt;&lt;Issue&gt;5&lt;/Issue&gt;&lt;ISSN_ISBN&gt;0273-2289&lt;/ISSN_ISBN&gt;&lt;Web_URL&gt;WOS:000287935000006&lt;/Web_URL&gt;&lt;ZZ_JournalFull&gt;&lt;f name="System"&gt;Applied Biochemistry and Biotechnology&lt;/f&gt;&lt;/ZZ_JournalFull&gt;&lt;ZZ_WorkformID&gt;1&lt;/ZZ_WorkformID&gt;&lt;/MDL&gt;&lt;/Cite&gt;&lt;/Refman&gt;</w:instrText>
      </w:r>
      <w:r w:rsidR="00211802">
        <w:fldChar w:fldCharType="separate"/>
      </w:r>
      <w:r w:rsidR="00812A19">
        <w:rPr>
          <w:noProof/>
        </w:rPr>
        <w:t>(</w:t>
      </w:r>
      <w:r w:rsidR="00812A19" w:rsidRPr="00812A19">
        <w:rPr>
          <w:i/>
          <w:noProof/>
        </w:rPr>
        <w:t>30</w:t>
      </w:r>
      <w:r w:rsidR="00812A19">
        <w:rPr>
          <w:noProof/>
        </w:rPr>
        <w:t>)</w:t>
      </w:r>
      <w:r w:rsidR="00211802">
        <w:fldChar w:fldCharType="end"/>
      </w:r>
      <w:r w:rsidR="006315ED">
        <w:t xml:space="preserve">. The supernatants from the two extraction steps were pooled and reduced to approximately 4 </w:t>
      </w:r>
      <w:r w:rsidR="00850BAF">
        <w:t>g</w:t>
      </w:r>
      <w:r w:rsidR="006315ED">
        <w:t xml:space="preserve"> </w:t>
      </w:r>
      <w:r w:rsidR="00850BAF">
        <w:t>(measured by weighing</w:t>
      </w:r>
      <w:r w:rsidR="00984D89">
        <w:t xml:space="preserve"> at room temperature</w:t>
      </w:r>
      <w:r w:rsidR="00850BAF">
        <w:t xml:space="preserve">) </w:t>
      </w:r>
      <w:r w:rsidR="006315ED">
        <w:t xml:space="preserve">by evaporation at 80 </w:t>
      </w:r>
      <w:r w:rsidR="006315ED" w:rsidRPr="0045177C">
        <w:rPr>
          <w:vertAlign w:val="superscript"/>
        </w:rPr>
        <w:t>0</w:t>
      </w:r>
      <w:r w:rsidR="006315ED">
        <w:t xml:space="preserve">C. </w:t>
      </w:r>
      <w:r w:rsidR="0045177C">
        <w:t>T</w:t>
      </w:r>
      <w:r w:rsidR="000D2C98">
        <w:t>he samples were filtered through a 0.45 µm</w:t>
      </w:r>
      <w:r w:rsidR="0045177C">
        <w:t xml:space="preserve"> nylon filter</w:t>
      </w:r>
      <w:r w:rsidR="000D2C98">
        <w:t xml:space="preserve">, mixed with internal standard and mounted on the HPLC auto sampler. </w:t>
      </w:r>
      <w:r w:rsidR="006315ED">
        <w:t xml:space="preserve"> </w:t>
      </w:r>
    </w:p>
    <w:p w:rsidR="00E6521F" w:rsidRDefault="00E6521F" w:rsidP="001929B8">
      <w:pPr>
        <w:spacing w:line="480" w:lineRule="auto"/>
        <w:rPr>
          <w:b/>
          <w:i/>
          <w:sz w:val="24"/>
          <w:szCs w:val="24"/>
        </w:rPr>
      </w:pPr>
    </w:p>
    <w:p w:rsidR="008564FB" w:rsidRDefault="008564FB" w:rsidP="001929B8">
      <w:pPr>
        <w:spacing w:line="480" w:lineRule="auto"/>
        <w:rPr>
          <w:b/>
          <w:i/>
          <w:sz w:val="24"/>
          <w:szCs w:val="24"/>
        </w:rPr>
      </w:pPr>
      <w:r w:rsidRPr="008564FB">
        <w:rPr>
          <w:b/>
          <w:i/>
          <w:sz w:val="24"/>
          <w:szCs w:val="24"/>
        </w:rPr>
        <w:t>Variation of water content</w:t>
      </w:r>
    </w:p>
    <w:p w:rsidR="00E6521F" w:rsidRPr="00850BAF" w:rsidRDefault="00614FC7" w:rsidP="001929B8">
      <w:pPr>
        <w:spacing w:line="480" w:lineRule="auto"/>
        <w:rPr>
          <w:rFonts w:cs="Calibri"/>
        </w:rPr>
      </w:pPr>
      <w:r w:rsidRPr="00850BAF">
        <w:rPr>
          <w:rFonts w:cs="Calibri"/>
        </w:rPr>
        <w:t>Twenty gram</w:t>
      </w:r>
      <w:r>
        <w:t xml:space="preserve"> </w:t>
      </w:r>
      <w:r w:rsidR="00984D89">
        <w:t>35.3</w:t>
      </w:r>
      <w:r w:rsidR="00E6521F">
        <w:t xml:space="preserve"> % (w/</w:t>
      </w:r>
      <w:r w:rsidR="00EE7593">
        <w:t xml:space="preserve">w) PCS was </w:t>
      </w:r>
      <w:r w:rsidR="00984D89">
        <w:t>transferred to a glass beaker</w:t>
      </w:r>
      <w:r w:rsidR="00EE7593">
        <w:t xml:space="preserve"> </w:t>
      </w:r>
      <w:r w:rsidR="00EF07E4">
        <w:t>on ice</w:t>
      </w:r>
      <w:r w:rsidR="00EC396E">
        <w:t xml:space="preserve">. </w:t>
      </w:r>
      <w:r w:rsidR="00984D89">
        <w:t>Sodium azide (5 mM) and e</w:t>
      </w:r>
      <w:r w:rsidR="00EC396E">
        <w:t>nzyme (Cellucl</w:t>
      </w:r>
      <w:r w:rsidR="00984D89">
        <w:t xml:space="preserve">ast + Novozym188) and substrate </w:t>
      </w:r>
      <w:r w:rsidR="00A80BC9">
        <w:t>were</w:t>
      </w:r>
      <w:r w:rsidR="00EC396E">
        <w:t xml:space="preserve"> mixed </w:t>
      </w:r>
      <w:r w:rsidR="00A80BC9">
        <w:t xml:space="preserve">on ice </w:t>
      </w:r>
      <w:r w:rsidR="00EC396E">
        <w:t xml:space="preserve">using a </w:t>
      </w:r>
      <w:r w:rsidR="007569D4">
        <w:t xml:space="preserve">metal spatula for 2 minutes </w:t>
      </w:r>
      <w:r w:rsidR="00EE7593">
        <w:t>to a final concentration of 10 FPU g</w:t>
      </w:r>
      <w:r w:rsidR="00EE7593" w:rsidRPr="00EE7593">
        <w:rPr>
          <w:vertAlign w:val="superscript"/>
        </w:rPr>
        <w:t xml:space="preserve">-1 </w:t>
      </w:r>
      <w:r w:rsidR="00EE7593">
        <w:t xml:space="preserve">cellulose. </w:t>
      </w:r>
      <w:r w:rsidR="00EC396E">
        <w:t>The prec</w:t>
      </w:r>
      <w:r w:rsidR="00984D89">
        <w:t>ise mass of  ~</w:t>
      </w:r>
      <w:r w:rsidR="00AC6149">
        <w:t xml:space="preserve"> </w:t>
      </w:r>
      <w:r w:rsidR="00984D89">
        <w:t xml:space="preserve">1 g aliquots of 33.3 </w:t>
      </w:r>
      <w:r w:rsidR="00EC396E">
        <w:t xml:space="preserve">% </w:t>
      </w:r>
      <w:r w:rsidR="003A7741">
        <w:t xml:space="preserve">(slightly diluted due to addition of enzyme and azide solution) </w:t>
      </w:r>
      <w:r w:rsidR="00EC396E">
        <w:t xml:space="preserve">biomass were determined and each sample was added buffer </w:t>
      </w:r>
      <w:r w:rsidR="00314188">
        <w:t xml:space="preserve">(0-5 ml) </w:t>
      </w:r>
      <w:r w:rsidR="00EC396E">
        <w:t xml:space="preserve">to produce a series of </w:t>
      </w:r>
      <w:r w:rsidR="00A80BC9">
        <w:t xml:space="preserve">samples </w:t>
      </w:r>
      <w:r w:rsidR="00EC396E">
        <w:t>with</w:t>
      </w:r>
      <w:r w:rsidR="00B35426">
        <w:t xml:space="preserve"> solid contents between 7</w:t>
      </w:r>
      <w:r w:rsidR="00984D89">
        <w:t xml:space="preserve"> and 33</w:t>
      </w:r>
      <w:r w:rsidR="00EC396E">
        <w:t xml:space="preserve">% in 15 ml </w:t>
      </w:r>
      <w:r w:rsidR="00EC396E">
        <w:lastRenderedPageBreak/>
        <w:t>falcon tubes</w:t>
      </w:r>
      <w:r w:rsidR="001B5670">
        <w:t xml:space="preserve"> with a final mass between 1 and </w:t>
      </w:r>
      <w:r w:rsidR="00314188">
        <w:t>6 g</w:t>
      </w:r>
      <w:r w:rsidR="001B5670">
        <w:t xml:space="preserve"> depending on volume of added buffer</w:t>
      </w:r>
      <w:r w:rsidR="00EC396E">
        <w:t xml:space="preserve">. </w:t>
      </w:r>
      <w:r w:rsidR="000244CD">
        <w:t xml:space="preserve">This resulted in samples with fixed amount of solid and enzyme, but with decreasing solid fraction (and increasing liquid fraction). After mixing the samples were immediately mounted on a rotator wheel </w:t>
      </w:r>
      <w:r w:rsidR="00EF07E4">
        <w:t xml:space="preserve">(2 RPM) </w:t>
      </w:r>
      <w:r w:rsidR="000244CD">
        <w:t xml:space="preserve">at 50 </w:t>
      </w:r>
      <w:r w:rsidR="000244CD" w:rsidRPr="00EF07E4">
        <w:rPr>
          <w:vertAlign w:val="superscript"/>
        </w:rPr>
        <w:t>0</w:t>
      </w:r>
      <w:r w:rsidR="000244CD">
        <w:t xml:space="preserve">C for 20 h hydrolysis </w:t>
      </w:r>
      <w:r w:rsidR="00C5464D">
        <w:t xml:space="preserve">and then thermally inactivated </w:t>
      </w:r>
      <w:r w:rsidR="00EC396E">
        <w:t xml:space="preserve">(95 </w:t>
      </w:r>
      <w:r w:rsidR="00EC396E" w:rsidRPr="00EC396E">
        <w:rPr>
          <w:vertAlign w:val="superscript"/>
        </w:rPr>
        <w:t>0</w:t>
      </w:r>
      <w:r w:rsidR="00EC396E">
        <w:t xml:space="preserve">C 20 min.) </w:t>
      </w:r>
      <w:r w:rsidR="00C5464D">
        <w:t>and analyzed by HPLC as described above</w:t>
      </w:r>
      <w:r w:rsidR="000244CD">
        <w:t xml:space="preserve">.  </w:t>
      </w:r>
    </w:p>
    <w:p w:rsidR="00EF07E4" w:rsidRDefault="00EF07E4" w:rsidP="001929B8">
      <w:pPr>
        <w:spacing w:line="480" w:lineRule="auto"/>
      </w:pPr>
    </w:p>
    <w:p w:rsidR="008564FB" w:rsidRDefault="008564FB" w:rsidP="001929B8">
      <w:pPr>
        <w:spacing w:line="480" w:lineRule="auto"/>
        <w:rPr>
          <w:b/>
          <w:i/>
          <w:sz w:val="24"/>
          <w:szCs w:val="24"/>
        </w:rPr>
      </w:pPr>
      <w:r w:rsidRPr="008564FB">
        <w:rPr>
          <w:b/>
          <w:i/>
          <w:sz w:val="24"/>
          <w:szCs w:val="24"/>
        </w:rPr>
        <w:t>Variation of initial glucose concentrations</w:t>
      </w:r>
    </w:p>
    <w:p w:rsidR="00EF07E4" w:rsidRDefault="00C5464D" w:rsidP="001929B8">
      <w:pPr>
        <w:spacing w:line="480" w:lineRule="auto"/>
      </w:pPr>
      <w:r>
        <w:t>Twenty gram</w:t>
      </w:r>
      <w:r w:rsidR="00EF07E4" w:rsidRPr="00EF07E4">
        <w:t xml:space="preserve"> </w:t>
      </w:r>
      <w:r w:rsidR="003A7741">
        <w:t>35.3</w:t>
      </w:r>
      <w:r w:rsidR="002A1B86">
        <w:t xml:space="preserve"> % (w/w) </w:t>
      </w:r>
      <w:r w:rsidR="00EF07E4" w:rsidRPr="00EF07E4">
        <w:t xml:space="preserve">PCS was mixed with enzyme </w:t>
      </w:r>
      <w:r w:rsidR="00956566">
        <w:t xml:space="preserve">(same dosage as above) </w:t>
      </w:r>
      <w:r w:rsidR="00172E10">
        <w:t xml:space="preserve">on ice </w:t>
      </w:r>
      <w:r w:rsidR="00EF07E4" w:rsidRPr="00EF07E4">
        <w:t xml:space="preserve">and weight out in 1 g portions as described above. </w:t>
      </w:r>
      <w:r w:rsidR="00EF07E4">
        <w:t xml:space="preserve">Each sample was mixed with increasing amount of glucose by addition of 0.26 ml (0-2M) glucose. This resulted in samples with increasing initial glucose concentrations </w:t>
      </w:r>
      <w:r w:rsidR="00A80BC9">
        <w:t>(0-562</w:t>
      </w:r>
      <w:r w:rsidR="00ED43B3">
        <w:t xml:space="preserve"> mM) with a fixed solid frac</w:t>
      </w:r>
      <w:r w:rsidR="00A80BC9">
        <w:t>tion of 27</w:t>
      </w:r>
      <w:r w:rsidR="00ED43B3">
        <w:t xml:space="preserve"> % (w/w). </w:t>
      </w:r>
      <w:r w:rsidR="00AC6149">
        <w:t>Hydrolysis for 20 h</w:t>
      </w:r>
      <w:r>
        <w:t xml:space="preserve"> and analysis were conducted as </w:t>
      </w:r>
      <w:r w:rsidR="00AC6149">
        <w:t xml:space="preserve">described </w:t>
      </w:r>
      <w:r>
        <w:t>above.</w:t>
      </w:r>
      <w:r w:rsidR="00EF07E4">
        <w:t xml:space="preserve">  </w:t>
      </w:r>
    </w:p>
    <w:p w:rsidR="00ED43B3" w:rsidRDefault="00ED43B3" w:rsidP="001929B8">
      <w:pPr>
        <w:spacing w:line="480" w:lineRule="auto"/>
      </w:pPr>
    </w:p>
    <w:p w:rsidR="008564FB" w:rsidRPr="00E50572" w:rsidRDefault="008564FB" w:rsidP="001929B8">
      <w:pPr>
        <w:spacing w:line="480" w:lineRule="auto"/>
        <w:rPr>
          <w:i/>
          <w:sz w:val="24"/>
          <w:szCs w:val="24"/>
        </w:rPr>
      </w:pPr>
      <w:r w:rsidRPr="00E50572">
        <w:rPr>
          <w:i/>
          <w:sz w:val="24"/>
          <w:szCs w:val="24"/>
        </w:rPr>
        <w:t xml:space="preserve">Moderate/high </w:t>
      </w:r>
      <w:r w:rsidR="00ED43B3" w:rsidRPr="00E50572">
        <w:rPr>
          <w:i/>
          <w:sz w:val="24"/>
          <w:szCs w:val="24"/>
        </w:rPr>
        <w:t>beta</w:t>
      </w:r>
      <w:r w:rsidR="00FC574A" w:rsidRPr="00E50572">
        <w:rPr>
          <w:i/>
          <w:sz w:val="24"/>
          <w:szCs w:val="24"/>
        </w:rPr>
        <w:t xml:space="preserve">-glucosidase </w:t>
      </w:r>
      <w:r w:rsidRPr="00E50572">
        <w:rPr>
          <w:i/>
          <w:sz w:val="24"/>
          <w:szCs w:val="24"/>
        </w:rPr>
        <w:t>concentration</w:t>
      </w:r>
      <w:r w:rsidR="0057318C" w:rsidRPr="00E50572">
        <w:rPr>
          <w:i/>
          <w:sz w:val="24"/>
          <w:szCs w:val="24"/>
        </w:rPr>
        <w:t>s</w:t>
      </w:r>
    </w:p>
    <w:p w:rsidR="006902D4" w:rsidRPr="00E50572" w:rsidRDefault="006902D4" w:rsidP="006902D4">
      <w:pPr>
        <w:spacing w:after="0" w:line="360" w:lineRule="auto"/>
        <w:rPr>
          <w:rFonts w:asciiTheme="minorHAnsi" w:eastAsiaTheme="minorHAnsi" w:hAnsiTheme="minorHAnsi" w:cstheme="minorHAnsi"/>
          <w:i/>
        </w:rPr>
      </w:pPr>
      <w:r w:rsidRPr="00E50572">
        <w:rPr>
          <w:rFonts w:eastAsiaTheme="minorHAnsi" w:cstheme="minorBidi"/>
          <w:szCs w:val="21"/>
        </w:rPr>
        <w:t>To investigate the effect of accumulated cellobiose during enzymatic hydrolysis, experiment</w:t>
      </w:r>
      <w:r w:rsidR="00B26B4A" w:rsidRPr="00E50572">
        <w:rPr>
          <w:rFonts w:eastAsiaTheme="minorHAnsi" w:cstheme="minorBidi"/>
          <w:szCs w:val="21"/>
        </w:rPr>
        <w:t>s</w:t>
      </w:r>
      <w:r w:rsidRPr="00E50572">
        <w:rPr>
          <w:rFonts w:eastAsiaTheme="minorHAnsi" w:cstheme="minorBidi"/>
          <w:szCs w:val="21"/>
        </w:rPr>
        <w:t xml:space="preserve"> with moderate (1/4 volume of Novozyme188 relative to Celluclast, resulting in 8 CBU g</w:t>
      </w:r>
      <w:r w:rsidRPr="00E50572">
        <w:rPr>
          <w:rFonts w:eastAsiaTheme="minorHAnsi" w:cstheme="minorBidi"/>
          <w:szCs w:val="21"/>
          <w:vertAlign w:val="superscript"/>
        </w:rPr>
        <w:t xml:space="preserve">-1 </w:t>
      </w:r>
      <w:r w:rsidRPr="00E50572">
        <w:rPr>
          <w:rFonts w:eastAsiaTheme="minorHAnsi" w:cstheme="minorBidi"/>
          <w:szCs w:val="21"/>
        </w:rPr>
        <w:t>cellulose) and excess (980 CBU g</w:t>
      </w:r>
      <w:r w:rsidRPr="00E50572">
        <w:rPr>
          <w:rFonts w:eastAsiaTheme="minorHAnsi" w:cstheme="minorBidi"/>
          <w:szCs w:val="21"/>
          <w:vertAlign w:val="superscript"/>
        </w:rPr>
        <w:t>-1</w:t>
      </w:r>
      <w:r w:rsidRPr="00E50572">
        <w:rPr>
          <w:rFonts w:eastAsiaTheme="minorHAnsi" w:cstheme="minorBidi"/>
          <w:szCs w:val="21"/>
        </w:rPr>
        <w:t xml:space="preserve"> cellulose equivalent to 4 mg g</w:t>
      </w:r>
      <w:r w:rsidRPr="00E50572">
        <w:rPr>
          <w:rFonts w:eastAsiaTheme="minorHAnsi" w:cstheme="minorBidi"/>
          <w:szCs w:val="21"/>
          <w:vertAlign w:val="superscript"/>
        </w:rPr>
        <w:t>-1</w:t>
      </w:r>
      <w:r w:rsidRPr="00E50572">
        <w:rPr>
          <w:rFonts w:eastAsiaTheme="minorHAnsi" w:cstheme="minorBidi"/>
          <w:szCs w:val="21"/>
        </w:rPr>
        <w:t xml:space="preserve"> cellulose of purified AnBG) BG were performed</w:t>
      </w:r>
      <w:r w:rsidRPr="00E50572">
        <w:rPr>
          <w:rFonts w:asciiTheme="minorHAnsi" w:eastAsiaTheme="minorHAnsi" w:hAnsiTheme="minorHAnsi" w:cstheme="minorHAnsi"/>
          <w:i/>
        </w:rPr>
        <w:t xml:space="preserve">”.  </w:t>
      </w:r>
    </w:p>
    <w:p w:rsidR="0057318C" w:rsidRDefault="005E3650" w:rsidP="001929B8">
      <w:pPr>
        <w:spacing w:line="480" w:lineRule="auto"/>
      </w:pPr>
      <w:r>
        <w:t>These experiments were designed as described above</w:t>
      </w:r>
      <w:r w:rsidR="0070243F">
        <w:t>,</w:t>
      </w:r>
      <w:r>
        <w:t xml:space="preserve"> keeping enzyme </w:t>
      </w:r>
      <w:r w:rsidR="002A1B86">
        <w:t xml:space="preserve">(Celluclast) </w:t>
      </w:r>
      <w:r>
        <w:t>and solid content fixed, while varying the water content. Thus, in case of moderate BG concentration</w:t>
      </w:r>
      <w:r w:rsidR="0070243F">
        <w:t>,</w:t>
      </w:r>
      <w:r>
        <w:t xml:space="preserve"> a build</w:t>
      </w:r>
      <w:r w:rsidR="0070243F">
        <w:t>-</w:t>
      </w:r>
      <w:r>
        <w:t xml:space="preserve">up of cellobiose is expected as the liquid volume </w:t>
      </w:r>
      <w:r w:rsidR="0070243F">
        <w:t>decreases</w:t>
      </w:r>
      <w:r>
        <w:t>, while the cellobiose concentr</w:t>
      </w:r>
      <w:r w:rsidR="0070243F">
        <w:t xml:space="preserve">ation is negligible </w:t>
      </w:r>
      <w:r w:rsidR="00173869">
        <w:t>(</w:t>
      </w:r>
      <w:r w:rsidR="00B405D8">
        <w:t xml:space="preserve">measured to be </w:t>
      </w:r>
      <w:r w:rsidR="00173869">
        <w:t>&lt; 2</w:t>
      </w:r>
      <w:r w:rsidR="00AC6149">
        <w:t>.5</w:t>
      </w:r>
      <w:r w:rsidR="00173869">
        <w:t xml:space="preserve"> mM) </w:t>
      </w:r>
      <w:r w:rsidR="0070243F">
        <w:t>at all liquid</w:t>
      </w:r>
      <w:r>
        <w:t xml:space="preserve"> fractions in case of excess BG.</w:t>
      </w:r>
    </w:p>
    <w:p w:rsidR="00AC6149" w:rsidRDefault="00AC6149" w:rsidP="001929B8">
      <w:pPr>
        <w:spacing w:line="480" w:lineRule="auto"/>
      </w:pPr>
    </w:p>
    <w:p w:rsidR="00B26B4A" w:rsidRDefault="00B26B4A" w:rsidP="001929B8">
      <w:pPr>
        <w:spacing w:line="480" w:lineRule="auto"/>
        <w:rPr>
          <w:b/>
          <w:i/>
          <w:sz w:val="24"/>
          <w:szCs w:val="24"/>
        </w:rPr>
      </w:pPr>
    </w:p>
    <w:p w:rsidR="003A7741" w:rsidRDefault="003A7741" w:rsidP="001929B8">
      <w:pPr>
        <w:spacing w:line="480" w:lineRule="auto"/>
        <w:rPr>
          <w:b/>
          <w:i/>
          <w:sz w:val="24"/>
          <w:szCs w:val="24"/>
        </w:rPr>
      </w:pPr>
      <w:r>
        <w:rPr>
          <w:b/>
          <w:i/>
          <w:sz w:val="24"/>
          <w:szCs w:val="24"/>
        </w:rPr>
        <w:lastRenderedPageBreak/>
        <w:t>Calculation</w:t>
      </w:r>
      <w:r w:rsidR="00E14CAF">
        <w:rPr>
          <w:b/>
          <w:i/>
          <w:sz w:val="24"/>
          <w:szCs w:val="24"/>
        </w:rPr>
        <w:t>s</w:t>
      </w:r>
    </w:p>
    <w:p w:rsidR="00C43B2C" w:rsidRDefault="003A7741" w:rsidP="001929B8">
      <w:pPr>
        <w:spacing w:line="480" w:lineRule="auto"/>
      </w:pPr>
      <w:r w:rsidRPr="003A7741">
        <w:t>The calculation</w:t>
      </w:r>
      <w:r w:rsidR="00A80BC9">
        <w:t>s</w:t>
      </w:r>
      <w:r w:rsidRPr="003A7741">
        <w:t xml:space="preserve"> of co</w:t>
      </w:r>
      <w:r w:rsidR="00A80BC9">
        <w:t>nversion in high</w:t>
      </w:r>
      <w:r w:rsidR="00AC6149">
        <w:t>-</w:t>
      </w:r>
      <w:r w:rsidR="00A80BC9">
        <w:t>solid samples are</w:t>
      </w:r>
      <w:r w:rsidRPr="003A7741">
        <w:t xml:space="preserve"> often complicated </w:t>
      </w:r>
      <w:r w:rsidR="00A80BC9">
        <w:t xml:space="preserve">by the change in volume </w:t>
      </w:r>
      <w:r w:rsidR="001B6EAD">
        <w:t xml:space="preserve">of the solid and liquid </w:t>
      </w:r>
      <w:r w:rsidR="00A80BC9">
        <w:t xml:space="preserve">fractions </w:t>
      </w:r>
      <w:r w:rsidRPr="003A7741">
        <w:t xml:space="preserve">as well as density </w:t>
      </w:r>
      <w:r w:rsidR="00C43B2C">
        <w:t xml:space="preserve">change </w:t>
      </w:r>
      <w:r w:rsidRPr="003A7741">
        <w:t xml:space="preserve">of the </w:t>
      </w:r>
      <w:r w:rsidR="00C43B2C">
        <w:t>liquid phase</w:t>
      </w:r>
      <w:r w:rsidRPr="003A7741">
        <w:t xml:space="preserve"> </w:t>
      </w:r>
      <w:r w:rsidR="00C62293">
        <w:t>during hydrolysis</w:t>
      </w:r>
      <w:r w:rsidRPr="003A7741">
        <w:t xml:space="preserve">. </w:t>
      </w:r>
      <w:r>
        <w:t>This may lead to overestimation of conversion</w:t>
      </w:r>
      <w:r w:rsidR="00C43B2C">
        <w:t xml:space="preserve"> </w:t>
      </w:r>
      <w:r>
        <w:t xml:space="preserve">by up to 35 % as noted by </w:t>
      </w:r>
      <w:r>
        <w:fldChar w:fldCharType="begin"/>
      </w:r>
      <w:r w:rsidR="005E2526">
        <w:instrText xml:space="preserve"> ADDIN REFMGR.CITE &lt;Refman&gt;&lt;Cite&gt;&lt;Author&gt;Kristensen&lt;/Author&gt;&lt;Year&gt;2009&lt;/Year&gt;&lt;RecNum&gt;36&lt;/RecNum&gt;&lt;IDText&gt;Determining Yields in High Solids Enzymatic Hydrolysis of Biomass&lt;/IDText&gt;&lt;MDL Ref_Type="Journal"&gt;&lt;Ref_Type&gt;Journal&lt;/Ref_Type&gt;&lt;Ref_ID&gt;36&lt;/Ref_ID&gt;&lt;Title_Primary&gt;Determining Yields in High Solids Enzymatic Hydrolysis of Biomass&lt;/Title_Primary&gt;&lt;Authors_Primary&gt;Kristensen,Jan B.&lt;/Authors_Primary&gt;&lt;Authors_Primary&gt;Felby,Claus&lt;/Authors_Primary&gt;&lt;Authors_Primary&gt;Jorgensen,Henning&lt;/Authors_Primary&gt;&lt;Date_Primary&gt;2009&lt;/Date_Primary&gt;&lt;Reprint&gt;Not in File&lt;/Reprint&gt;&lt;Start_Page&gt;557&lt;/Start_Page&gt;&lt;End_Page&gt;562&lt;/End_Page&gt;&lt;Periodical&gt;Applied Biochemistry and Biotechnology&lt;/Periodical&gt;&lt;Volume&gt;156&lt;/Volume&gt;&lt;Issue&gt;1-3&lt;/Issue&gt;&lt;ISSN_ISBN&gt;0273-2289&lt;/ISSN_ISBN&gt;&lt;Web_URL&gt;WOS:000268310300013&lt;/Web_URL&gt;&lt;ZZ_JournalFull&gt;&lt;f name="System"&gt;Applied Biochemistry and Biotechnology&lt;/f&gt;&lt;/ZZ_JournalFull&gt;&lt;ZZ_WorkformID&gt;1&lt;/ZZ_WorkformID&gt;&lt;/MDL&gt;&lt;/Cite&gt;&lt;/Refman&gt;</w:instrText>
      </w:r>
      <w:r>
        <w:fldChar w:fldCharType="separate"/>
      </w:r>
      <w:r w:rsidR="00812A19">
        <w:rPr>
          <w:noProof/>
        </w:rPr>
        <w:t>(</w:t>
      </w:r>
      <w:r w:rsidR="00812A19" w:rsidRPr="00812A19">
        <w:rPr>
          <w:i/>
          <w:noProof/>
        </w:rPr>
        <w:t>26</w:t>
      </w:r>
      <w:r w:rsidR="00812A19">
        <w:rPr>
          <w:noProof/>
        </w:rPr>
        <w:t>)</w:t>
      </w:r>
      <w:r>
        <w:fldChar w:fldCharType="end"/>
      </w:r>
      <w:r>
        <w:t>. In the present work this issue was avoided by the addition of 16 ml extraction solution as described above, which</w:t>
      </w:r>
      <w:r w:rsidR="00C43B2C">
        <w:t xml:space="preserve"> elim</w:t>
      </w:r>
      <w:r w:rsidR="001B6EAD">
        <w:t>inates the poten</w:t>
      </w:r>
      <w:r w:rsidR="00C43B2C">
        <w:t xml:space="preserve">tial error from underestimation of the liquid hydrolysate volume in high solid samples. Conversion was calculated as the </w:t>
      </w:r>
      <w:r w:rsidR="00AC6149">
        <w:t xml:space="preserve">degree of solubilization </w:t>
      </w:r>
      <w:r w:rsidR="00A442CB">
        <w:t>using the ratio</w:t>
      </w:r>
      <w:r w:rsidR="00AC6149">
        <w:t xml:space="preserve"> between glucosyl units in the supernatant </w:t>
      </w:r>
      <w:r w:rsidR="00C43B2C">
        <w:t>(n</w:t>
      </w:r>
      <w:r w:rsidR="00C43B2C" w:rsidRPr="00033D66">
        <w:rPr>
          <w:vertAlign w:val="subscript"/>
        </w:rPr>
        <w:t>Glu</w:t>
      </w:r>
      <w:r w:rsidR="00C43B2C">
        <w:t>, n</w:t>
      </w:r>
      <w:r w:rsidR="00C43B2C" w:rsidRPr="00033D66">
        <w:rPr>
          <w:vertAlign w:val="subscript"/>
        </w:rPr>
        <w:t>Cel</w:t>
      </w:r>
      <w:r w:rsidR="00AC6149">
        <w:t>*2</w:t>
      </w:r>
      <w:r w:rsidR="00E64E1C" w:rsidRPr="00E64E1C">
        <w:t>)</w:t>
      </w:r>
      <w:r w:rsidR="00C43B2C">
        <w:t xml:space="preserve">, </w:t>
      </w:r>
      <w:r w:rsidR="00E64E1C">
        <w:t>and the theoretical number of glucosyl units in the biomass (eq 1).</w:t>
      </w:r>
      <w:r w:rsidR="00C43B2C">
        <w:t xml:space="preserve"> </w:t>
      </w:r>
    </w:p>
    <w:p w:rsidR="00EC705A" w:rsidRPr="001B6EAD" w:rsidRDefault="00C43B2C" w:rsidP="00033D66">
      <w:pPr>
        <w:spacing w:line="480" w:lineRule="auto"/>
        <w:jc w:val="center"/>
      </w:pPr>
      <w:r>
        <w:t xml:space="preserve">Conversion = </w:t>
      </w:r>
      <w:r w:rsidR="00267A31">
        <w:t>(</w:t>
      </w:r>
      <w:r>
        <w:t>(n</w:t>
      </w:r>
      <w:r w:rsidR="00033D66">
        <w:rPr>
          <w:vertAlign w:val="subscript"/>
        </w:rPr>
        <w:t>G</w:t>
      </w:r>
      <w:r w:rsidRPr="00033D66">
        <w:rPr>
          <w:vertAlign w:val="subscript"/>
        </w:rPr>
        <w:t>lu</w:t>
      </w:r>
      <w:r>
        <w:t xml:space="preserve"> + n</w:t>
      </w:r>
      <w:r w:rsidR="00033D66">
        <w:rPr>
          <w:vertAlign w:val="subscript"/>
        </w:rPr>
        <w:t>C</w:t>
      </w:r>
      <w:r w:rsidRPr="00033D66">
        <w:rPr>
          <w:vertAlign w:val="subscript"/>
        </w:rPr>
        <w:t>el</w:t>
      </w:r>
      <w:r w:rsidR="00A442CB">
        <w:t>*2</w:t>
      </w:r>
      <w:r>
        <w:t>) / (m</w:t>
      </w:r>
      <w:r w:rsidR="00033D66">
        <w:rPr>
          <w:vertAlign w:val="subscript"/>
        </w:rPr>
        <w:t>S</w:t>
      </w:r>
      <w:r>
        <w:t>*X</w:t>
      </w:r>
      <w:r w:rsidR="00033D66">
        <w:rPr>
          <w:vertAlign w:val="subscript"/>
        </w:rPr>
        <w:t>S</w:t>
      </w:r>
      <w:r w:rsidRPr="00033D66">
        <w:rPr>
          <w:vertAlign w:val="subscript"/>
        </w:rPr>
        <w:t>olid</w:t>
      </w:r>
      <w:r>
        <w:t>*X</w:t>
      </w:r>
      <w:r w:rsidR="00033D66">
        <w:rPr>
          <w:vertAlign w:val="subscript"/>
        </w:rPr>
        <w:t>C</w:t>
      </w:r>
      <w:r w:rsidRPr="00033D66">
        <w:rPr>
          <w:vertAlign w:val="subscript"/>
        </w:rPr>
        <w:t>ellulose</w:t>
      </w:r>
      <w:r>
        <w:t>)/M</w:t>
      </w:r>
      <w:r w:rsidR="00033D66">
        <w:rPr>
          <w:vertAlign w:val="subscript"/>
        </w:rPr>
        <w:t>G</w:t>
      </w:r>
      <w:r w:rsidRPr="00033D66">
        <w:rPr>
          <w:vertAlign w:val="subscript"/>
        </w:rPr>
        <w:t>lu</w:t>
      </w:r>
      <w:r w:rsidR="00033D66">
        <w:rPr>
          <w:vertAlign w:val="subscript"/>
        </w:rPr>
        <w:t>cosyl</w:t>
      </w:r>
      <w:r w:rsidR="00267A31">
        <w:t>)*100</w:t>
      </w:r>
      <w:r w:rsidR="001B6EAD">
        <w:t xml:space="preserve"> (1)</w:t>
      </w:r>
    </w:p>
    <w:p w:rsidR="00033D66" w:rsidRDefault="00033D66" w:rsidP="00033D66">
      <w:pPr>
        <w:spacing w:line="480" w:lineRule="auto"/>
      </w:pPr>
      <w:r>
        <w:t>Where m</w:t>
      </w:r>
      <w:r w:rsidRPr="00033D66">
        <w:rPr>
          <w:vertAlign w:val="subscript"/>
        </w:rPr>
        <w:t>S</w:t>
      </w:r>
      <w:r w:rsidR="00C62293">
        <w:t xml:space="preserve"> denotes</w:t>
      </w:r>
      <w:r>
        <w:t xml:space="preserve"> sample mas</w:t>
      </w:r>
      <w:r w:rsidR="00C62293">
        <w:t>s of biomass/enzyme slurries, X</w:t>
      </w:r>
      <w:r w:rsidRPr="00C62293">
        <w:rPr>
          <w:vertAlign w:val="subscript"/>
        </w:rPr>
        <w:t>solid</w:t>
      </w:r>
      <w:r>
        <w:t xml:space="preserve"> is the weight fraction of solids in subst</w:t>
      </w:r>
      <w:r w:rsidR="002B4A6B">
        <w:t>ra</w:t>
      </w:r>
      <w:r>
        <w:t>te/enzyme slurry, X</w:t>
      </w:r>
      <w:r w:rsidRPr="00033D66">
        <w:rPr>
          <w:vertAlign w:val="subscript"/>
        </w:rPr>
        <w:t>Cellulose</w:t>
      </w:r>
      <w:r>
        <w:t xml:space="preserve"> is weight fraction of cellulose in the solids, and M</w:t>
      </w:r>
      <w:r w:rsidRPr="00033D66">
        <w:rPr>
          <w:vertAlign w:val="subscript"/>
        </w:rPr>
        <w:t>Glucosyl</w:t>
      </w:r>
      <w:r>
        <w:t xml:space="preserve"> is the molar mass of glucosyl units in cellulose (162 g mol</w:t>
      </w:r>
      <w:r w:rsidRPr="00033D66">
        <w:rPr>
          <w:vertAlign w:val="superscript"/>
        </w:rPr>
        <w:t>-1</w:t>
      </w:r>
      <w:r>
        <w:t>).</w:t>
      </w:r>
    </w:p>
    <w:p w:rsidR="00033D66" w:rsidRDefault="00033D66" w:rsidP="00033D66">
      <w:pPr>
        <w:spacing w:line="480" w:lineRule="auto"/>
      </w:pPr>
    </w:p>
    <w:p w:rsidR="00033D66" w:rsidRDefault="00033D66" w:rsidP="00033D66">
      <w:pPr>
        <w:spacing w:line="480" w:lineRule="auto"/>
      </w:pPr>
      <w:r>
        <w:t xml:space="preserve">The concentration of glucose </w:t>
      </w:r>
      <w:r w:rsidR="00E64E1C">
        <w:t xml:space="preserve">and cellobiose </w:t>
      </w:r>
      <w:r>
        <w:t xml:space="preserve">in the hydrosylate </w:t>
      </w:r>
      <w:r w:rsidR="001B6EAD">
        <w:t>was</w:t>
      </w:r>
      <w:r>
        <w:t xml:space="preserve"> calculated based on n</w:t>
      </w:r>
      <w:r w:rsidRPr="001B6EAD">
        <w:rPr>
          <w:vertAlign w:val="subscript"/>
        </w:rPr>
        <w:t>Glu</w:t>
      </w:r>
      <w:r>
        <w:t xml:space="preserve"> an</w:t>
      </w:r>
      <w:r w:rsidR="001B6EAD">
        <w:t>d n</w:t>
      </w:r>
      <w:r w:rsidRPr="001B6EAD">
        <w:rPr>
          <w:vertAlign w:val="subscript"/>
        </w:rPr>
        <w:t>Cel</w:t>
      </w:r>
      <w:r>
        <w:t xml:space="preserve"> as above and estimation of the liquid volume in the </w:t>
      </w:r>
      <w:r w:rsidR="00E64E1C">
        <w:t>hydros</w:t>
      </w:r>
      <w:r w:rsidR="001B6EAD">
        <w:t xml:space="preserve">ylate </w:t>
      </w:r>
      <w:r>
        <w:t xml:space="preserve">sample. The liquid volume was corrected for </w:t>
      </w:r>
      <w:r w:rsidR="001B6EAD">
        <w:t>liquefaction</w:t>
      </w:r>
      <w:r>
        <w:t xml:space="preserve"> by adding the volume increase from released glucose and</w:t>
      </w:r>
      <w:r w:rsidR="001B6EAD">
        <w:t xml:space="preserve"> cellobiose, using the density of</w:t>
      </w:r>
      <w:r w:rsidR="00A442CB">
        <w:t xml:space="preserve"> 1.</w:t>
      </w:r>
      <w:r>
        <w:t xml:space="preserve">52 g/ml </w:t>
      </w:r>
      <w:r w:rsidR="00E64E1C">
        <w:t>corresponding to the density of</w:t>
      </w:r>
      <w:r w:rsidR="001B6EAD">
        <w:t xml:space="preserve"> </w:t>
      </w:r>
      <w:r w:rsidR="00E64E1C">
        <w:t>pure glucose (eq 2)</w:t>
      </w:r>
      <w:r>
        <w:t>. Control calculations have shown that this</w:t>
      </w:r>
      <w:r w:rsidR="00C62293">
        <w:t xml:space="preserve"> approximation gives less than 1</w:t>
      </w:r>
      <w:r>
        <w:t xml:space="preserve"> % error in calculated volume</w:t>
      </w:r>
      <w:r w:rsidR="00C62293">
        <w:t xml:space="preserve"> (using tabulated densities of know</w:t>
      </w:r>
      <w:r w:rsidR="003752CF">
        <w:t>n</w:t>
      </w:r>
      <w:r w:rsidR="00C62293">
        <w:t xml:space="preserve"> glucose/water weight fractions)</w:t>
      </w:r>
      <w:r>
        <w:t xml:space="preserve">.  </w:t>
      </w:r>
    </w:p>
    <w:p w:rsidR="001B6EAD" w:rsidRPr="001B6EAD" w:rsidRDefault="001B6EAD" w:rsidP="001B6EAD">
      <w:pPr>
        <w:spacing w:line="480" w:lineRule="auto"/>
        <w:jc w:val="center"/>
      </w:pPr>
      <w:r>
        <w:t xml:space="preserve">Liquid volume = </w:t>
      </w:r>
      <w:r w:rsidR="00E64E1C">
        <w:t>(</w:t>
      </w:r>
      <w:r>
        <w:t>m</w:t>
      </w:r>
      <w:r w:rsidRPr="001B6EAD">
        <w:rPr>
          <w:vertAlign w:val="subscript"/>
        </w:rPr>
        <w:t>S</w:t>
      </w:r>
      <w:r>
        <w:t>*X</w:t>
      </w:r>
      <w:r w:rsidRPr="001B6EAD">
        <w:rPr>
          <w:vertAlign w:val="subscript"/>
        </w:rPr>
        <w:t>W</w:t>
      </w:r>
      <w:r w:rsidR="00E64E1C" w:rsidRPr="00E64E1C">
        <w:t>)</w:t>
      </w:r>
      <w:r w:rsidR="00E64E1C">
        <w:t>/1 g ml</w:t>
      </w:r>
      <w:r w:rsidR="00E64E1C" w:rsidRPr="00E64E1C">
        <w:rPr>
          <w:vertAlign w:val="superscript"/>
        </w:rPr>
        <w:t>-1</w:t>
      </w:r>
      <w:r>
        <w:t xml:space="preserve"> + V</w:t>
      </w:r>
      <w:r w:rsidRPr="001B6EAD">
        <w:rPr>
          <w:vertAlign w:val="subscript"/>
        </w:rPr>
        <w:t>W</w:t>
      </w:r>
      <w:r>
        <w:t xml:space="preserve"> + (m</w:t>
      </w:r>
      <w:r w:rsidRPr="001B6EAD">
        <w:rPr>
          <w:vertAlign w:val="subscript"/>
        </w:rPr>
        <w:t>Glu</w:t>
      </w:r>
      <w:r>
        <w:t>+m</w:t>
      </w:r>
      <w:r w:rsidRPr="001B6EAD">
        <w:rPr>
          <w:vertAlign w:val="subscript"/>
        </w:rPr>
        <w:t>Cel</w:t>
      </w:r>
      <w:r w:rsidR="00B26B4A">
        <w:t>)/1.</w:t>
      </w:r>
      <w:r>
        <w:t>52 g ml</w:t>
      </w:r>
      <w:r w:rsidRPr="001B6EAD">
        <w:rPr>
          <w:vertAlign w:val="superscript"/>
        </w:rPr>
        <w:t>-1</w:t>
      </w:r>
      <w:r>
        <w:t xml:space="preserve"> (2)</w:t>
      </w:r>
    </w:p>
    <w:p w:rsidR="00172E10" w:rsidRPr="00E50572" w:rsidRDefault="00E64E1C" w:rsidP="00800E2C">
      <w:pPr>
        <w:spacing w:line="480" w:lineRule="auto"/>
      </w:pPr>
      <w:r w:rsidRPr="00E64E1C">
        <w:lastRenderedPageBreak/>
        <w:t>Where X</w:t>
      </w:r>
      <w:r w:rsidRPr="00E64E1C">
        <w:rPr>
          <w:vertAlign w:val="subscript"/>
        </w:rPr>
        <w:t>W</w:t>
      </w:r>
      <w:r w:rsidRPr="00E64E1C">
        <w:t xml:space="preserve"> is the initial water fraction of the biomass/enzyme slurry and V</w:t>
      </w:r>
      <w:r w:rsidRPr="00E64E1C">
        <w:rPr>
          <w:vertAlign w:val="subscript"/>
        </w:rPr>
        <w:t>W</w:t>
      </w:r>
      <w:r w:rsidRPr="00E64E1C">
        <w:t xml:space="preserve"> is the volume of </w:t>
      </w:r>
      <w:r w:rsidR="00B26B4A">
        <w:t>added buffer and 1.</w:t>
      </w:r>
      <w:r w:rsidR="00C62293">
        <w:t>52 g/ml is the density of pure glucose.</w:t>
      </w:r>
      <w:r w:rsidR="00A442CB" w:rsidRPr="00A442CB">
        <w:rPr>
          <w:b/>
        </w:rPr>
        <w:t xml:space="preserve"> </w:t>
      </w:r>
      <w:r w:rsidR="00A442CB" w:rsidRPr="00E50572">
        <w:t xml:space="preserve">Since water is a substrate for hydrolysis, the water consumption was calculated, however, this only account for less than 1 % of the liquid volume (at the highest solid content) and was therefore not included in eq. 2. </w:t>
      </w:r>
    </w:p>
    <w:p w:rsidR="00E64E1C" w:rsidRDefault="00E64E1C" w:rsidP="00800E2C">
      <w:pPr>
        <w:spacing w:line="480" w:lineRule="auto"/>
        <w:rPr>
          <w:b/>
          <w:sz w:val="28"/>
          <w:szCs w:val="28"/>
        </w:rPr>
      </w:pPr>
    </w:p>
    <w:p w:rsidR="00800E2C" w:rsidRPr="00800E2C" w:rsidRDefault="0070243F" w:rsidP="00800E2C">
      <w:pPr>
        <w:spacing w:line="480" w:lineRule="auto"/>
        <w:rPr>
          <w:b/>
          <w:i/>
          <w:sz w:val="24"/>
          <w:szCs w:val="24"/>
        </w:rPr>
      </w:pPr>
      <w:r w:rsidRPr="0070243F">
        <w:rPr>
          <w:b/>
          <w:sz w:val="28"/>
          <w:szCs w:val="28"/>
        </w:rPr>
        <w:t>Results</w:t>
      </w:r>
      <w:r w:rsidR="007044E1">
        <w:rPr>
          <w:b/>
          <w:sz w:val="28"/>
          <w:szCs w:val="28"/>
        </w:rPr>
        <w:t xml:space="preserve"> and discussion</w:t>
      </w:r>
    </w:p>
    <w:p w:rsidR="00EE1150" w:rsidRPr="00EE1150" w:rsidRDefault="00EE1150" w:rsidP="00EE1150">
      <w:pPr>
        <w:spacing w:line="480" w:lineRule="auto"/>
        <w:rPr>
          <w:i/>
          <w:sz w:val="24"/>
          <w:szCs w:val="24"/>
        </w:rPr>
      </w:pPr>
      <w:r w:rsidRPr="00EE1150">
        <w:rPr>
          <w:i/>
          <w:sz w:val="24"/>
          <w:szCs w:val="24"/>
        </w:rPr>
        <w:t>Relationship between the solid-effect and product concentration</w:t>
      </w:r>
    </w:p>
    <w:p w:rsidR="00DE6E57" w:rsidRDefault="00804240" w:rsidP="001929B8">
      <w:pPr>
        <w:spacing w:line="480" w:lineRule="auto"/>
      </w:pPr>
      <w:r>
        <w:t xml:space="preserve">Increasing the solid fraction, </w:t>
      </w:r>
      <w:r w:rsidR="0069710B">
        <w:t xml:space="preserve">by </w:t>
      </w:r>
      <w:r w:rsidR="005A67C4">
        <w:t xml:space="preserve">reducing the </w:t>
      </w:r>
      <w:r w:rsidR="0069710B">
        <w:t>water content</w:t>
      </w:r>
      <w:r>
        <w:t>,</w:t>
      </w:r>
      <w:r w:rsidR="005A67C4">
        <w:t xml:space="preserve"> </w:t>
      </w:r>
      <w:r w:rsidR="00D27F82">
        <w:t>in sa</w:t>
      </w:r>
      <w:r w:rsidR="003C0694">
        <w:t>mples with fixed amount of biomass</w:t>
      </w:r>
      <w:r w:rsidR="00991624">
        <w:t xml:space="preserve"> and </w:t>
      </w:r>
      <w:r w:rsidR="007044E1">
        <w:t xml:space="preserve">enzyme </w:t>
      </w:r>
      <w:r w:rsidR="00D27F82">
        <w:t>resulted in a linear decreas</w:t>
      </w:r>
      <w:r w:rsidR="00173869">
        <w:t>e in yield</w:t>
      </w:r>
      <w:r w:rsidR="00991624">
        <w:t xml:space="preserve"> (Fig 1A)</w:t>
      </w:r>
      <w:r w:rsidR="009A3370">
        <w:t xml:space="preserve"> after 20 h hydrolysis</w:t>
      </w:r>
      <w:r w:rsidR="00991624">
        <w:t xml:space="preserve">. This is a clear signature of the solid effect as it is also </w:t>
      </w:r>
      <w:r w:rsidR="00173869">
        <w:t>observed for</w:t>
      </w:r>
      <w:r w:rsidR="00D27F82">
        <w:t xml:space="preserve"> </w:t>
      </w:r>
      <w:r w:rsidR="006F4D64">
        <w:t xml:space="preserve">other </w:t>
      </w:r>
      <w:r w:rsidR="00D27F82">
        <w:t>substrates in the literature</w:t>
      </w:r>
      <w:r w:rsidR="003C0694">
        <w:fldChar w:fldCharType="begin">
          <w:fldData xml:space="preserve">PFJlZm1hbj48Q2l0ZT48QXV0aG9yPktyaXN0ZW5zZW48L0F1dGhvcj48WWVhcj4yMDA5PC9ZZWFy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</w:fldData>
        </w:fldChar>
      </w:r>
      <w:r w:rsidR="005E2526">
        <w:instrText xml:space="preserve"> ADDIN REFMGR.CITE </w:instrText>
      </w:r>
      <w:r w:rsidR="005E2526">
        <w:fldChar w:fldCharType="begin">
          <w:fldData xml:space="preserve">PFJlZm1hbj48Q2l0ZT48QXV0aG9yPktyaXN0ZW5zZW48L0F1dGhvcj48WWVhcj4yMDA5PC9ZZWFy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</w:fldData>
        </w:fldChar>
      </w:r>
      <w:r w:rsidR="005E2526">
        <w:instrText xml:space="preserve"> ADDIN EN.CITE.DATA </w:instrText>
      </w:r>
      <w:r w:rsidR="005E2526">
        <w:fldChar w:fldCharType="end"/>
      </w:r>
      <w:r w:rsidR="003C0694">
        <w:fldChar w:fldCharType="separate"/>
      </w:r>
      <w:r w:rsidR="00812A19">
        <w:rPr>
          <w:noProof/>
        </w:rPr>
        <w:t>(</w:t>
      </w:r>
      <w:r w:rsidR="00812A19" w:rsidRPr="00812A19">
        <w:rPr>
          <w:i/>
          <w:noProof/>
        </w:rPr>
        <w:t>13;19;26</w:t>
      </w:r>
      <w:r w:rsidR="00812A19">
        <w:rPr>
          <w:noProof/>
        </w:rPr>
        <w:t>)</w:t>
      </w:r>
      <w:r w:rsidR="003C0694">
        <w:fldChar w:fldCharType="end"/>
      </w:r>
      <w:r w:rsidR="00D27F82">
        <w:t>.</w:t>
      </w:r>
      <w:r w:rsidR="008317AF">
        <w:t xml:space="preserve"> </w:t>
      </w:r>
      <w:r w:rsidR="00173869">
        <w:t>Thus</w:t>
      </w:r>
      <w:r w:rsidR="00CD1C4C">
        <w:t>,</w:t>
      </w:r>
      <w:r w:rsidR="00173869">
        <w:t xml:space="preserve"> the conversion</w:t>
      </w:r>
      <w:r w:rsidR="0069710B">
        <w:t xml:space="preserve"> </w:t>
      </w:r>
      <w:r w:rsidR="006F4D64">
        <w:t xml:space="preserve">from 20 h hydrolysis </w:t>
      </w:r>
      <w:r w:rsidR="003C0694">
        <w:t xml:space="preserve">at 50 </w:t>
      </w:r>
      <w:r w:rsidR="003C0694" w:rsidRPr="003C0694">
        <w:rPr>
          <w:vertAlign w:val="superscript"/>
        </w:rPr>
        <w:t>0</w:t>
      </w:r>
      <w:r w:rsidR="003C0694">
        <w:t xml:space="preserve">C </w:t>
      </w:r>
      <w:r w:rsidR="00991624">
        <w:t>fell</w:t>
      </w:r>
      <w:r w:rsidR="003C0694">
        <w:t xml:space="preserve"> </w:t>
      </w:r>
      <w:r w:rsidR="00A442CB">
        <w:t xml:space="preserve">from 65 % to 35 % going from 7 </w:t>
      </w:r>
      <w:r w:rsidR="00991624">
        <w:t>% to</w:t>
      </w:r>
      <w:r w:rsidR="00A467E8">
        <w:t xml:space="preserve"> </w:t>
      </w:r>
      <w:r w:rsidR="00E64E1C">
        <w:t>33</w:t>
      </w:r>
      <w:r w:rsidR="0069710B">
        <w:t xml:space="preserve"> % solid (panel A).  </w:t>
      </w:r>
      <w:r w:rsidR="006F4D64">
        <w:t xml:space="preserve">These values are comparable </w:t>
      </w:r>
      <w:r w:rsidR="00AE2CF1">
        <w:t xml:space="preserve">to the solid effect </w:t>
      </w:r>
      <w:r w:rsidR="00991624">
        <w:t>for</w:t>
      </w:r>
      <w:r w:rsidR="00AE2CF1">
        <w:t xml:space="preserve"> filter paper under comparable expe</w:t>
      </w:r>
      <w:r w:rsidR="004B1201">
        <w:t xml:space="preserve">rimental conditions (dose, </w:t>
      </w:r>
      <w:r w:rsidR="00576522">
        <w:t>t</w:t>
      </w:r>
      <w:r w:rsidR="00AE2CF1">
        <w:t>emperature</w:t>
      </w:r>
      <w:r w:rsidR="00576522">
        <w:t xml:space="preserve"> and hydrolysis time</w:t>
      </w:r>
      <w:r w:rsidR="00AE2CF1">
        <w:t>)</w:t>
      </w:r>
      <w:r w:rsidR="00C965CE" w:rsidRPr="00E50572">
        <w:fldChar w:fldCharType="begin"/>
      </w:r>
      <w:r w:rsidR="005E2526" w:rsidRPr="00E50572">
        <w:instrText xml:space="preserve"> ADDIN REFMGR.CITE &lt;Refman&gt;&lt;Cite&gt;&lt;Author&gt;Kristensen&lt;/Author&gt;&lt;Year&gt;2009&lt;/Year&gt;&lt;RecNum&gt;11&lt;/RecNum&gt;&lt;IDText&gt;Yield-determining factors in high-solids enzymatic hydrolysis of lignocellulose&lt;/IDText&gt;&lt;MDL Ref_Type="Journal"&gt;&lt;Ref_Type&gt;Journal&lt;/Ref_Type&gt;&lt;Ref_ID&gt;11&lt;/Ref_ID&gt;&lt;Title_Primary&gt;Yield-determining factors in high-solids enzymatic hydrolysis of lignocellulose&lt;/Title_Primary&gt;&lt;Authors_Primary&gt;Kristensen,Jan B.&lt;/Authors_Primary&gt;&lt;Authors_Primary&gt;Felby,Claus&lt;/Authors_Primary&gt;&lt;Authors_Primary&gt;Jorgensen,Henning&lt;/Authors_Primary&gt;&lt;Date_Primary&gt;2009&lt;/Date_Primary&gt;&lt;Reprint&gt;Not in File&lt;/Reprint&gt;&lt;Periodical&gt;Biotechnology for Biofuels&lt;/Periodical&gt;&lt;Volume&gt;2&lt;/Volume&gt;&lt;ISSN_ISBN&gt;1754-6834&lt;/ISSN_ISBN&gt;&lt;Web_URL&gt;WOS:000272007700001&lt;/Web_URL&gt;&lt;ZZ_JournalFull&gt;&lt;f name="System"&gt;Biotechnology for Biofuels&lt;/f&gt;&lt;/ZZ_JournalFull&gt;&lt;ZZ_WorkformID&gt;1&lt;/ZZ_WorkformID&gt;&lt;/MDL&gt;&lt;/Cite&gt;&lt;/Refman&gt;</w:instrText>
      </w:r>
      <w:r w:rsidR="00C965CE" w:rsidRPr="00E50572">
        <w:fldChar w:fldCharType="separate"/>
      </w:r>
      <w:r w:rsidR="002C07EF" w:rsidRPr="00E50572">
        <w:rPr>
          <w:noProof/>
        </w:rPr>
        <w:t>(</w:t>
      </w:r>
      <w:r w:rsidR="002C07EF" w:rsidRPr="00E50572">
        <w:rPr>
          <w:i/>
          <w:noProof/>
        </w:rPr>
        <w:t>13</w:t>
      </w:r>
      <w:r w:rsidR="002C07EF" w:rsidRPr="00E50572">
        <w:rPr>
          <w:noProof/>
        </w:rPr>
        <w:t>)</w:t>
      </w:r>
      <w:r w:rsidR="00C965CE" w:rsidRPr="00E50572">
        <w:fldChar w:fldCharType="end"/>
      </w:r>
      <w:r w:rsidR="00576522" w:rsidRPr="00E50572">
        <w:t xml:space="preserve">. </w:t>
      </w:r>
      <w:r w:rsidR="00AE2CF1" w:rsidRPr="00E50572">
        <w:t xml:space="preserve"> </w:t>
      </w:r>
      <w:r w:rsidR="009A3370" w:rsidRPr="00E50572">
        <w:t xml:space="preserve">It should be noted, that the solid effect may depend on hydrolysis time, with a tendency to almost disappear at extended hydrolysis times where conversion reach the theoretical maximum at the highest solid loadings </w:t>
      </w:r>
      <w:r w:rsidR="009A3370" w:rsidRPr="00E50572">
        <w:fldChar w:fldCharType="begin"/>
      </w:r>
      <w:r w:rsidR="005E2526" w:rsidRPr="00E50572">
        <w:instrText xml:space="preserve"> ADDIN REFMGR.CITE &lt;Refman&gt;&lt;Cite&gt;&lt;Author&gt;Hodge&lt;/Author&gt;&lt;Year&gt;2008&lt;/Year&gt;&lt;RecNum&gt;15&lt;/RecNum&gt;&lt;IDText&gt;Soluble and insoluble solids contributions to high-solids enzymatic hydrolysis of lignocellulose&lt;/IDText&gt;&lt;MDL Ref_Type="Journal"&gt;&lt;Ref_Type&gt;Journal&lt;/Ref_Type&gt;&lt;Ref_ID&gt;15&lt;/Ref_ID&gt;&lt;Title_Primary&gt;Soluble and insoluble solids contributions to high-solids enzymatic hydrolysis of lignocellulose&lt;/Title_Primary&gt;&lt;Authors_Primary&gt;Hodge,David B.&lt;/Authors_Primary&gt;&lt;Authors_Primary&gt;Karim,M.&lt;/Authors_Primary&gt;&lt;Authors_Primary&gt;Schell,Daniel J.&lt;/Authors_Primary&gt;&lt;Authors_Primary&gt;McMillan,James D.&lt;/Authors_Primary&gt;&lt;Date_Primary&gt;2008&lt;/Date_Primary&gt;&lt;Reprint&gt;Not in File&lt;/Reprint&gt;&lt;Start_Page&gt;8940&lt;/Start_Page&gt;&lt;End_Page&gt;8948&lt;/End_Page&gt;&lt;Periodical&gt;Bioresource Technology&lt;/Periodical&gt;&lt;Volume&gt;99&lt;/Volume&gt;&lt;Issue&gt;18&lt;/Issue&gt;&lt;ISSN_ISBN&gt;0960-8524&lt;/ISSN_ISBN&gt;&lt;Web_URL&gt;WOS:000259888700063&lt;/Web_URL&gt;&lt;ZZ_JournalFull&gt;&lt;f name="System"&gt;Bioresource Technology&lt;/f&gt;&lt;/ZZ_JournalFull&gt;&lt;ZZ_WorkformID&gt;1&lt;/ZZ_WorkformID&gt;&lt;/MDL&gt;&lt;/Cite&gt;&lt;/Refman&gt;</w:instrText>
      </w:r>
      <w:r w:rsidR="009A3370" w:rsidRPr="00E50572">
        <w:fldChar w:fldCharType="separate"/>
      </w:r>
      <w:r w:rsidR="002C07EF" w:rsidRPr="00E50572">
        <w:rPr>
          <w:noProof/>
        </w:rPr>
        <w:t>(</w:t>
      </w:r>
      <w:r w:rsidR="002C07EF" w:rsidRPr="00E50572">
        <w:rPr>
          <w:i/>
          <w:noProof/>
        </w:rPr>
        <w:t>14</w:t>
      </w:r>
      <w:r w:rsidR="002C07EF" w:rsidRPr="00E50572">
        <w:rPr>
          <w:noProof/>
        </w:rPr>
        <w:t>)</w:t>
      </w:r>
      <w:r w:rsidR="009A3370" w:rsidRPr="00E50572">
        <w:fldChar w:fldCharType="end"/>
      </w:r>
      <w:r w:rsidR="009A3370" w:rsidRPr="00E50572">
        <w:t>.</w:t>
      </w:r>
      <w:r w:rsidR="009A3370">
        <w:t xml:space="preserve"> </w:t>
      </w:r>
    </w:p>
    <w:p w:rsidR="007901DB" w:rsidRPr="00462FF4" w:rsidRDefault="007901DB" w:rsidP="00061285">
      <w:pPr>
        <w:spacing w:line="480" w:lineRule="auto"/>
        <w:rPr>
          <w:noProof/>
          <w:lang w:eastAsia="da-DK"/>
        </w:rPr>
      </w:pPr>
    </w:p>
    <w:p w:rsidR="007901DB" w:rsidRPr="00126F1D" w:rsidRDefault="00126F1D" w:rsidP="00061285">
      <w:pPr>
        <w:spacing w:line="480" w:lineRule="auto"/>
        <w:rPr>
          <w:noProof/>
          <w:lang w:eastAsia="da-DK"/>
        </w:rPr>
      </w:pPr>
      <w:r w:rsidRPr="00126F1D">
        <w:rPr>
          <w:noProof/>
          <w:lang w:val="da-DK" w:eastAsia="ja-JP"/>
        </w:rPr>
        <w:lastRenderedPageBreak/>
        <w:drawing>
          <wp:inline distT="0" distB="0" distL="0" distR="0" wp14:anchorId="2F46FB4B" wp14:editId="51233E97">
            <wp:extent cx="5943600" cy="23478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347828"/>
                    </a:xfrm>
                    <a:prstGeom prst="rect">
                      <a:avLst/>
                    </a:prstGeom>
                    <a:noFill/>
                    <a:ln>
                      <a:noFill/>
                    </a:ln>
                  </pic:spPr>
                </pic:pic>
              </a:graphicData>
            </a:graphic>
          </wp:inline>
        </w:drawing>
      </w:r>
    </w:p>
    <w:p w:rsidR="008A584E" w:rsidRDefault="001079AB" w:rsidP="00061285">
      <w:pPr>
        <w:spacing w:line="480" w:lineRule="auto"/>
      </w:pPr>
      <w:r>
        <w:t>Fig. 1</w:t>
      </w:r>
    </w:p>
    <w:p w:rsidR="00A442CB" w:rsidRDefault="00A442CB" w:rsidP="00061285">
      <w:pPr>
        <w:spacing w:line="480" w:lineRule="auto"/>
      </w:pPr>
    </w:p>
    <w:p w:rsidR="00800E2C" w:rsidRDefault="00F62449" w:rsidP="00061285">
      <w:pPr>
        <w:spacing w:line="480" w:lineRule="auto"/>
      </w:pPr>
      <w:r>
        <w:t xml:space="preserve">Panel 1B show the concentration of glucose and cellobiose as a function of solid content in the same samples as panel </w:t>
      </w:r>
      <w:r w:rsidR="00267A31">
        <w:t>1</w:t>
      </w:r>
      <w:r>
        <w:t xml:space="preserve">A. As seen from the figure, both glucose and cellobiose </w:t>
      </w:r>
      <w:r w:rsidR="00A442CB">
        <w:t xml:space="preserve">concentration </w:t>
      </w:r>
      <w:r>
        <w:t xml:space="preserve">increased linearly with solid content. </w:t>
      </w:r>
      <w:r w:rsidR="003B3DB2">
        <w:t>While glucose may be considered an end product of the enzymatic hydrolysis, cellobiose is an intermediate, whose concentration depends on the BG activity.</w:t>
      </w:r>
      <w:r w:rsidR="00692A8B">
        <w:t xml:space="preserve"> T</w:t>
      </w:r>
      <w:r w:rsidR="003B3DB2">
        <w:t xml:space="preserve">he increase in glucose is expected due to the reduction in water volume </w:t>
      </w:r>
      <w:r w:rsidR="00692A8B">
        <w:t xml:space="preserve">with increasing solids. The increase in cellobiose concentration might be attributed to </w:t>
      </w:r>
      <w:r w:rsidR="006045B4">
        <w:t xml:space="preserve">decreased </w:t>
      </w:r>
      <w:r w:rsidR="003B3DB2">
        <w:t>BG</w:t>
      </w:r>
      <w:r w:rsidR="006045B4">
        <w:t xml:space="preserve"> activity caused by glucose inhibition</w:t>
      </w:r>
      <w:r w:rsidR="00692A8B">
        <w:t>, as also shown in previous studies</w:t>
      </w:r>
      <w:r w:rsidR="00692A8B">
        <w:fldChar w:fldCharType="begin">
          <w:fldData xml:space="preserve">PFJlZm1hbj48Q2l0ZT48QXV0aG9yPkJlcmxpbjwvQXV0aG9yPjxZZWFyPjIwMDc8L1llYXI+PFJl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</w:fldData>
        </w:fldChar>
      </w:r>
      <w:r w:rsidR="005E2526">
        <w:instrText xml:space="preserve"> ADDIN REFMGR.CITE </w:instrText>
      </w:r>
      <w:r w:rsidR="005E2526">
        <w:fldChar w:fldCharType="begin">
          <w:fldData xml:space="preserve">PFJlZm1hbj48Q2l0ZT48QXV0aG9yPkJlcmxpbjwvQXV0aG9yPjxZZWFyPjIwMDc8L1llYXI+PFJl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</w:fldData>
        </w:fldChar>
      </w:r>
      <w:r w:rsidR="005E2526">
        <w:instrText xml:space="preserve"> ADDIN EN.CITE.DATA </w:instrText>
      </w:r>
      <w:r w:rsidR="005E2526">
        <w:fldChar w:fldCharType="end"/>
      </w:r>
      <w:r w:rsidR="00692A8B">
        <w:fldChar w:fldCharType="separate"/>
      </w:r>
      <w:r w:rsidR="00812A19">
        <w:rPr>
          <w:noProof/>
        </w:rPr>
        <w:t>(</w:t>
      </w:r>
      <w:r w:rsidR="00812A19" w:rsidRPr="00812A19">
        <w:rPr>
          <w:i/>
          <w:noProof/>
        </w:rPr>
        <w:t>31-34</w:t>
      </w:r>
      <w:r w:rsidR="00812A19">
        <w:rPr>
          <w:noProof/>
        </w:rPr>
        <w:t>)</w:t>
      </w:r>
      <w:r w:rsidR="00692A8B">
        <w:fldChar w:fldCharType="end"/>
      </w:r>
      <w:r w:rsidR="003B3DB2">
        <w:t xml:space="preserve">. </w:t>
      </w:r>
      <w:r w:rsidR="00692A8B">
        <w:t>Since both sugars are known to inhibit the cellul</w:t>
      </w:r>
      <w:r w:rsidR="003752CF">
        <w:t xml:space="preserve">ase complex in </w:t>
      </w:r>
      <w:r w:rsidR="003752CF" w:rsidRPr="003752CF">
        <w:rPr>
          <w:i/>
        </w:rPr>
        <w:t>Tricoderma r</w:t>
      </w:r>
      <w:r w:rsidR="00300A06" w:rsidRPr="003752CF">
        <w:rPr>
          <w:i/>
        </w:rPr>
        <w:t>eesei</w:t>
      </w:r>
      <w:r w:rsidR="00692A8B">
        <w:t xml:space="preserve">, the </w:t>
      </w:r>
      <w:r w:rsidR="004D664C">
        <w:t>decrease</w:t>
      </w:r>
      <w:r w:rsidR="00692A8B">
        <w:t xml:space="preserve"> in conversion </w:t>
      </w:r>
      <w:r w:rsidR="00276204">
        <w:t>w</w:t>
      </w:r>
      <w:r w:rsidR="00692A8B">
        <w:t xml:space="preserve">ith </w:t>
      </w:r>
      <w:r w:rsidR="00276204">
        <w:t xml:space="preserve">increasing </w:t>
      </w:r>
      <w:r w:rsidR="00692A8B">
        <w:t>solids</w:t>
      </w:r>
      <w:r w:rsidR="00276204">
        <w:t xml:space="preserve"> </w:t>
      </w:r>
      <w:r w:rsidR="00692A8B">
        <w:t>might be att</w:t>
      </w:r>
      <w:r w:rsidR="004D664C">
        <w:t>ributed to product inhibition by both sugars.</w:t>
      </w:r>
      <w:r w:rsidR="00692A8B">
        <w:t xml:space="preserve"> </w:t>
      </w:r>
    </w:p>
    <w:p w:rsidR="00800E2C" w:rsidRDefault="00800E2C" w:rsidP="00061285">
      <w:pPr>
        <w:spacing w:line="480" w:lineRule="auto"/>
      </w:pPr>
    </w:p>
    <w:p w:rsidR="00A439FE" w:rsidRDefault="002A1B86" w:rsidP="00061285">
      <w:pPr>
        <w:spacing w:line="480" w:lineRule="auto"/>
      </w:pPr>
      <w:r>
        <w:t>To test</w:t>
      </w:r>
      <w:r w:rsidR="009803A2">
        <w:t xml:space="preserve"> </w:t>
      </w:r>
      <w:r w:rsidR="007A6CEE">
        <w:t>whether product inhibition is important within the concentration</w:t>
      </w:r>
      <w:r w:rsidR="00E52D76">
        <w:t xml:space="preserve"> range</w:t>
      </w:r>
      <w:r w:rsidR="007A6CEE">
        <w:t xml:space="preserve"> observed in Fig. 1B, a new set of </w:t>
      </w:r>
      <w:r w:rsidR="00E52D76">
        <w:t>experiments</w:t>
      </w:r>
      <w:r w:rsidR="007A6CEE">
        <w:t xml:space="preserve"> were performed, where glucose was added initially </w:t>
      </w:r>
      <w:r w:rsidR="004D664C">
        <w:t>to 33</w:t>
      </w:r>
      <w:r w:rsidR="008A584E">
        <w:t xml:space="preserve"> % (w/w) PCS </w:t>
      </w:r>
      <w:r w:rsidR="000D16A3">
        <w:t xml:space="preserve">with enzyme on ice. </w:t>
      </w:r>
      <w:r w:rsidR="00CD1C4C">
        <w:t>As seen from Fig. 2</w:t>
      </w:r>
      <w:r w:rsidR="00A439FE">
        <w:t>,</w:t>
      </w:r>
      <w:r w:rsidR="00E52D76">
        <w:t xml:space="preserve"> increasing the initial </w:t>
      </w:r>
      <w:r w:rsidR="00E64E1C">
        <w:t>glucose concentr</w:t>
      </w:r>
      <w:r w:rsidR="00300A06">
        <w:t xml:space="preserve">ation from 0 to </w:t>
      </w:r>
      <w:r w:rsidR="00E64E1C">
        <w:t>562</w:t>
      </w:r>
      <w:r w:rsidR="00E52D76">
        <w:t xml:space="preserve"> mM, which </w:t>
      </w:r>
      <w:r w:rsidR="00E52D76">
        <w:lastRenderedPageBreak/>
        <w:t xml:space="preserve">corresponds to </w:t>
      </w:r>
      <w:r w:rsidR="00800E2C">
        <w:t xml:space="preserve">the </w:t>
      </w:r>
      <w:r w:rsidR="00CD3F5B">
        <w:t xml:space="preserve">range of </w:t>
      </w:r>
      <w:r w:rsidR="00E52D76">
        <w:t xml:space="preserve">accumulated glucose concentration in Fig. 1B, </w:t>
      </w:r>
      <w:r w:rsidR="00722E96">
        <w:t xml:space="preserve">resulted in </w:t>
      </w:r>
      <w:r w:rsidR="00E52D76">
        <w:t>a linear decrease in hydrolysis yield</w:t>
      </w:r>
      <w:r w:rsidR="000D16A3">
        <w:t xml:space="preserve"> </w:t>
      </w:r>
      <w:r w:rsidR="00E64E1C">
        <w:t>at a con</w:t>
      </w:r>
      <w:r w:rsidR="005876EE">
        <w:t>s</w:t>
      </w:r>
      <w:r w:rsidR="00E64E1C">
        <w:t>tant solid content of 27</w:t>
      </w:r>
      <w:r w:rsidR="000D16A3">
        <w:t xml:space="preserve"> % (w/w)</w:t>
      </w:r>
      <w:r w:rsidR="00E52D76">
        <w:t xml:space="preserve">. </w:t>
      </w:r>
      <w:r w:rsidR="00722E96">
        <w:t>The insert show t</w:t>
      </w:r>
      <w:r w:rsidR="004B1201">
        <w:t>hat</w:t>
      </w:r>
      <w:r w:rsidR="00722E96">
        <w:t xml:space="preserve"> cellobiose </w:t>
      </w:r>
      <w:r w:rsidR="00CD1C4C">
        <w:t xml:space="preserve">concentration </w:t>
      </w:r>
      <w:r w:rsidR="00722E96">
        <w:t>increases linear</w:t>
      </w:r>
      <w:r w:rsidR="00CD3F5B">
        <w:t>ly</w:t>
      </w:r>
      <w:r w:rsidR="00722E96">
        <w:t xml:space="preserve"> with </w:t>
      </w:r>
      <w:r w:rsidR="00CD3F5B">
        <w:t xml:space="preserve">the </w:t>
      </w:r>
      <w:r w:rsidR="00722E96">
        <w:t>initial glucose</w:t>
      </w:r>
      <w:r w:rsidR="00CD3F5B">
        <w:t xml:space="preserve"> concentration. A</w:t>
      </w:r>
      <w:r w:rsidR="00722E96">
        <w:t>s mentioned above,</w:t>
      </w:r>
      <w:r w:rsidR="00CD3F5B">
        <w:t xml:space="preserve"> this</w:t>
      </w:r>
      <w:r w:rsidR="00722E96">
        <w:t xml:space="preserve"> </w:t>
      </w:r>
      <w:r w:rsidR="00173869">
        <w:t>probably reflects BG</w:t>
      </w:r>
      <w:r w:rsidR="00804240">
        <w:t xml:space="preserve"> </w:t>
      </w:r>
      <w:r w:rsidR="00722E96">
        <w:t xml:space="preserve">inhibition. </w:t>
      </w:r>
    </w:p>
    <w:p w:rsidR="00E52D76" w:rsidRDefault="00126F1D" w:rsidP="00061285">
      <w:pPr>
        <w:spacing w:line="480" w:lineRule="auto"/>
      </w:pPr>
      <w:r w:rsidRPr="00126F1D">
        <w:rPr>
          <w:noProof/>
          <w:lang w:val="da-DK" w:eastAsia="ja-JP"/>
        </w:rPr>
        <w:drawing>
          <wp:inline distT="0" distB="0" distL="0" distR="0" wp14:anchorId="50251899" wp14:editId="3A2D7515">
            <wp:extent cx="5114925" cy="41190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4925" cy="4119099"/>
                    </a:xfrm>
                    <a:prstGeom prst="rect">
                      <a:avLst/>
                    </a:prstGeom>
                    <a:noFill/>
                    <a:ln>
                      <a:noFill/>
                    </a:ln>
                  </pic:spPr>
                </pic:pic>
              </a:graphicData>
            </a:graphic>
          </wp:inline>
        </w:drawing>
      </w:r>
    </w:p>
    <w:p w:rsidR="001079AB" w:rsidRDefault="001079AB" w:rsidP="001929B8">
      <w:pPr>
        <w:spacing w:line="480" w:lineRule="auto"/>
      </w:pPr>
      <w:r>
        <w:t>Fig. 2</w:t>
      </w:r>
    </w:p>
    <w:p w:rsidR="00A442CB" w:rsidRDefault="00722E96" w:rsidP="001929B8">
      <w:pPr>
        <w:spacing w:line="480" w:lineRule="auto"/>
        <w:rPr>
          <w:b/>
          <w:sz w:val="20"/>
          <w:szCs w:val="20"/>
        </w:rPr>
      </w:pPr>
      <w:r>
        <w:t>Based on Fig</w:t>
      </w:r>
      <w:r w:rsidR="00267A31">
        <w:t>. 1 and 2, it is concluded that;</w:t>
      </w:r>
      <w:r>
        <w:t xml:space="preserve"> i) </w:t>
      </w:r>
      <w:r w:rsidR="00173869">
        <w:t xml:space="preserve">Conversion </w:t>
      </w:r>
      <w:r>
        <w:t xml:space="preserve">decrease and accumulated product </w:t>
      </w:r>
      <w:r w:rsidR="00B61C08">
        <w:t xml:space="preserve">concentration </w:t>
      </w:r>
      <w:r>
        <w:t>increas</w:t>
      </w:r>
      <w:r w:rsidR="00267A31">
        <w:t>es linearly with solid fraction</w:t>
      </w:r>
      <w:r>
        <w:t xml:space="preserve"> ii) Addition of glucose</w:t>
      </w:r>
      <w:r w:rsidR="00300A06">
        <w:t xml:space="preserve"> in amounts comparable to those produced by the hydrolysis</w:t>
      </w:r>
      <w:r w:rsidR="00A442CB">
        <w:t xml:space="preserve"> in high-solid samples,</w:t>
      </w:r>
      <w:r w:rsidR="00B61C08">
        <w:t xml:space="preserve"> results</w:t>
      </w:r>
      <w:r w:rsidR="00173869">
        <w:t xml:space="preserve"> in a linear decrease in conversion</w:t>
      </w:r>
      <w:r w:rsidR="00CD3F5B">
        <w:t xml:space="preserve"> at a fixed (high) solid load</w:t>
      </w:r>
      <w:r>
        <w:t>.</w:t>
      </w:r>
      <w:r w:rsidR="00464DD8">
        <w:t xml:space="preserve"> </w:t>
      </w:r>
      <w:r>
        <w:t xml:space="preserve"> </w:t>
      </w:r>
      <w:r w:rsidR="00464DD8">
        <w:t>The</w:t>
      </w:r>
      <w:r w:rsidR="00CD3F5B">
        <w:t>se</w:t>
      </w:r>
      <w:r w:rsidR="005004F8">
        <w:t xml:space="preserve"> </w:t>
      </w:r>
      <w:r w:rsidR="00464DD8">
        <w:t xml:space="preserve">conclusions </w:t>
      </w:r>
      <w:r w:rsidR="00300A06">
        <w:t>support the interpretation</w:t>
      </w:r>
      <w:r w:rsidR="00464DD8">
        <w:t xml:space="preserve"> that product inhibition contributes si</w:t>
      </w:r>
      <w:r w:rsidR="007473D2">
        <w:t>gnificantly to the solid effect</w:t>
      </w:r>
      <w:r w:rsidR="00464DD8">
        <w:t xml:space="preserve">. </w:t>
      </w:r>
    </w:p>
    <w:p w:rsidR="002432E3" w:rsidRPr="00E50572" w:rsidRDefault="000D16A3" w:rsidP="001929B8">
      <w:pPr>
        <w:spacing w:line="480" w:lineRule="auto"/>
        <w:rPr>
          <w:sz w:val="20"/>
          <w:szCs w:val="20"/>
        </w:rPr>
      </w:pPr>
      <w:r>
        <w:lastRenderedPageBreak/>
        <w:t xml:space="preserve">Further insight into the importance of product inhibition for the solid effect might be gained by plotting conversion </w:t>
      </w:r>
      <w:r w:rsidR="005004F8">
        <w:t xml:space="preserve">against </w:t>
      </w:r>
      <w:r w:rsidR="00300A06">
        <w:t>cumulated</w:t>
      </w:r>
      <w:r w:rsidR="00464DD8">
        <w:t xml:space="preserve"> glucose concentration in the </w:t>
      </w:r>
      <w:r w:rsidR="00B61C08">
        <w:t xml:space="preserve">two </w:t>
      </w:r>
      <w:r w:rsidR="00464DD8">
        <w:t>experiments presented in Fig</w:t>
      </w:r>
      <w:r w:rsidR="00B61C08">
        <w:t xml:space="preserve"> 1</w:t>
      </w:r>
      <w:r w:rsidR="00464DD8">
        <w:t xml:space="preserve"> and 2. </w:t>
      </w:r>
      <w:r w:rsidR="00B61C08">
        <w:t xml:space="preserve">The strength of this analysis </w:t>
      </w:r>
      <w:r w:rsidR="00173869">
        <w:t>is the correlation between conversion</w:t>
      </w:r>
      <w:r w:rsidR="00B61C08">
        <w:t xml:space="preserve"> and product concentration when two </w:t>
      </w:r>
      <w:r w:rsidR="007473D2">
        <w:t>distinct</w:t>
      </w:r>
      <w:r w:rsidR="00B61C08">
        <w:t xml:space="preserve"> independent variable</w:t>
      </w:r>
      <w:r w:rsidR="007473D2">
        <w:t>s</w:t>
      </w:r>
      <w:r w:rsidR="00B61C08">
        <w:t xml:space="preserve"> are changed, </w:t>
      </w:r>
      <w:r w:rsidR="00B61C08" w:rsidRPr="00267A31">
        <w:rPr>
          <w:i/>
        </w:rPr>
        <w:t>i.e.</w:t>
      </w:r>
      <w:r w:rsidR="00B61C08">
        <w:t xml:space="preserve"> water content and initial glucose concentration. </w:t>
      </w:r>
      <w:r w:rsidR="007473D2">
        <w:t>Hence in case of the “wa</w:t>
      </w:r>
      <w:r w:rsidR="008230AE">
        <w:t>ter variation experiment”, conversion</w:t>
      </w:r>
      <w:r w:rsidR="007473D2">
        <w:t xml:space="preserve"> is plotted as a function of accumulated glucose, whereas in case of the “ini</w:t>
      </w:r>
      <w:r w:rsidR="008230AE">
        <w:t>tial glucose experiments”</w:t>
      </w:r>
      <w:r w:rsidR="003C0694">
        <w:t xml:space="preserve"> (constant solid fraction)</w:t>
      </w:r>
      <w:r w:rsidR="008230AE">
        <w:t>, conversion</w:t>
      </w:r>
      <w:r w:rsidR="007473D2">
        <w:t xml:space="preserve"> is plotted against t</w:t>
      </w:r>
      <w:r w:rsidR="0062280B">
        <w:t>otal glucose (added +produced).</w:t>
      </w:r>
      <w:r w:rsidR="0071786D">
        <w:t xml:space="preserve"> </w:t>
      </w:r>
      <w:r w:rsidR="00A139B0" w:rsidRPr="00E50572">
        <w:rPr>
          <w:color w:val="000000" w:themeColor="text1"/>
        </w:rPr>
        <w:t xml:space="preserve">As seen from Fig. 3A the two plots fall on a continuous curve which was fitted </w:t>
      </w:r>
      <w:r w:rsidR="005B3485" w:rsidRPr="00E50572">
        <w:rPr>
          <w:color w:val="000000" w:themeColor="text1"/>
        </w:rPr>
        <w:t>using an</w:t>
      </w:r>
      <w:r w:rsidR="00A139B0" w:rsidRPr="00E50572">
        <w:rPr>
          <w:color w:val="000000" w:themeColor="text1"/>
        </w:rPr>
        <w:t xml:space="preserve"> exponential decay function for both glucose and cellobiose.</w:t>
      </w:r>
    </w:p>
    <w:p w:rsidR="001079AB" w:rsidRDefault="00690367" w:rsidP="00A26D5E">
      <w:pPr>
        <w:spacing w:line="480" w:lineRule="auto"/>
      </w:pPr>
      <w:r w:rsidRPr="00690367">
        <w:rPr>
          <w:noProof/>
          <w:lang w:val="da-DK" w:eastAsia="ja-JP"/>
        </w:rPr>
        <w:drawing>
          <wp:inline distT="0" distB="0" distL="0" distR="0" wp14:anchorId="7CF175C0" wp14:editId="563F3FC2">
            <wp:extent cx="5943600" cy="25377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37779"/>
                    </a:xfrm>
                    <a:prstGeom prst="rect">
                      <a:avLst/>
                    </a:prstGeom>
                    <a:noFill/>
                    <a:ln>
                      <a:noFill/>
                    </a:ln>
                  </pic:spPr>
                </pic:pic>
              </a:graphicData>
            </a:graphic>
          </wp:inline>
        </w:drawing>
      </w:r>
    </w:p>
    <w:p w:rsidR="008A737E" w:rsidRDefault="008A737E" w:rsidP="009A3370">
      <w:pPr>
        <w:spacing w:line="480" w:lineRule="auto"/>
      </w:pPr>
      <w:r>
        <w:t>Fig. 3</w:t>
      </w:r>
    </w:p>
    <w:p w:rsidR="00A139B0" w:rsidRDefault="00A139B0" w:rsidP="00865859">
      <w:pPr>
        <w:spacing w:line="360" w:lineRule="auto"/>
        <w:rPr>
          <w:color w:val="000000" w:themeColor="text1"/>
        </w:rPr>
      </w:pPr>
    </w:p>
    <w:p w:rsidR="00D9747C" w:rsidRDefault="007473D2" w:rsidP="005B3485">
      <w:pPr>
        <w:spacing w:line="360" w:lineRule="auto"/>
        <w:rPr>
          <w:b/>
          <w:color w:val="000000" w:themeColor="text1"/>
        </w:rPr>
      </w:pPr>
      <w:r w:rsidRPr="008A737E">
        <w:rPr>
          <w:color w:val="000000" w:themeColor="text1"/>
        </w:rPr>
        <w:t>The results from Fig. 3 indicate that the major contributor to the solid effect is product inhibition.</w:t>
      </w:r>
      <w:r w:rsidR="006D3791" w:rsidRPr="008A737E">
        <w:rPr>
          <w:color w:val="000000" w:themeColor="text1"/>
        </w:rPr>
        <w:t xml:space="preserve"> If other parameters coupled to the water content were important, these would not </w:t>
      </w:r>
      <w:r w:rsidR="008A737E" w:rsidRPr="008A737E">
        <w:rPr>
          <w:color w:val="000000" w:themeColor="text1"/>
        </w:rPr>
        <w:t>fall on the extension of results from the water experiment as it is indeed seen fo</w:t>
      </w:r>
      <w:r w:rsidR="00D9747C">
        <w:rPr>
          <w:color w:val="000000" w:themeColor="text1"/>
        </w:rPr>
        <w:t>r both glucose and cellobiose (</w:t>
      </w:r>
      <w:r w:rsidR="008A737E" w:rsidRPr="008A737E">
        <w:rPr>
          <w:color w:val="000000" w:themeColor="text1"/>
        </w:rPr>
        <w:t>Fig. 3.</w:t>
      </w:r>
      <w:r w:rsidR="00D9747C">
        <w:rPr>
          <w:color w:val="000000" w:themeColor="text1"/>
        </w:rPr>
        <w:t>).</w:t>
      </w:r>
      <w:r w:rsidR="008A737E" w:rsidRPr="008A737E">
        <w:rPr>
          <w:color w:val="000000" w:themeColor="text1"/>
        </w:rPr>
        <w:t xml:space="preserve"> </w:t>
      </w:r>
      <w:r w:rsidR="00865859">
        <w:rPr>
          <w:color w:val="000000" w:themeColor="text1"/>
        </w:rPr>
        <w:t xml:space="preserve"> </w:t>
      </w:r>
      <w:r w:rsidR="006D3791" w:rsidRPr="008A737E">
        <w:rPr>
          <w:color w:val="000000" w:themeColor="text1"/>
        </w:rPr>
        <w:t>Thus</w:t>
      </w:r>
      <w:r w:rsidR="00267A31" w:rsidRPr="008A737E">
        <w:rPr>
          <w:color w:val="000000" w:themeColor="text1"/>
        </w:rPr>
        <w:t>,</w:t>
      </w:r>
      <w:r w:rsidR="006D3791" w:rsidRPr="008A737E">
        <w:rPr>
          <w:color w:val="000000" w:themeColor="text1"/>
        </w:rPr>
        <w:t xml:space="preserve"> parameters </w:t>
      </w:r>
      <w:r w:rsidR="00267A31" w:rsidRPr="008A737E">
        <w:rPr>
          <w:color w:val="000000" w:themeColor="text1"/>
        </w:rPr>
        <w:t xml:space="preserve">such </w:t>
      </w:r>
      <w:r w:rsidR="006D3791" w:rsidRPr="008A737E">
        <w:rPr>
          <w:color w:val="000000" w:themeColor="text1"/>
        </w:rPr>
        <w:t xml:space="preserve">as viscosity changes, </w:t>
      </w:r>
      <w:r w:rsidR="00E621F8" w:rsidRPr="008A737E">
        <w:rPr>
          <w:color w:val="000000" w:themeColor="text1"/>
        </w:rPr>
        <w:t xml:space="preserve">substrate hydration, </w:t>
      </w:r>
      <w:r w:rsidR="006D3791" w:rsidRPr="008A737E">
        <w:rPr>
          <w:color w:val="000000" w:themeColor="text1"/>
        </w:rPr>
        <w:t>substrate availability or “other inhibitors” (as soluble phenols, xylose etc.) which are all expected to depend on water conten</w:t>
      </w:r>
      <w:r w:rsidR="00483B81" w:rsidRPr="008A737E">
        <w:rPr>
          <w:color w:val="000000" w:themeColor="text1"/>
        </w:rPr>
        <w:t>t</w:t>
      </w:r>
      <w:r w:rsidR="00483B81" w:rsidRPr="008A46D5">
        <w:rPr>
          <w:color w:val="000000" w:themeColor="text1"/>
        </w:rPr>
        <w:t xml:space="preserve">, do not seem </w:t>
      </w:r>
      <w:r w:rsidR="003C0694" w:rsidRPr="008A46D5">
        <w:rPr>
          <w:color w:val="000000" w:themeColor="text1"/>
        </w:rPr>
        <w:t xml:space="preserve">to </w:t>
      </w:r>
      <w:r w:rsidR="00DC0B32" w:rsidRPr="008A46D5">
        <w:rPr>
          <w:color w:val="000000" w:themeColor="text1"/>
        </w:rPr>
        <w:t xml:space="preserve">be the main parameters controlling </w:t>
      </w:r>
      <w:r w:rsidR="00483B81" w:rsidRPr="008A46D5">
        <w:rPr>
          <w:color w:val="000000" w:themeColor="text1"/>
        </w:rPr>
        <w:t>the solid effect</w:t>
      </w:r>
      <w:r w:rsidR="006D3791" w:rsidRPr="008A46D5">
        <w:rPr>
          <w:color w:val="000000" w:themeColor="text1"/>
        </w:rPr>
        <w:t>, at least not for the subst</w:t>
      </w:r>
      <w:r w:rsidR="00E621F8" w:rsidRPr="008A46D5">
        <w:rPr>
          <w:color w:val="000000" w:themeColor="text1"/>
        </w:rPr>
        <w:t>r</w:t>
      </w:r>
      <w:r w:rsidR="006D3791" w:rsidRPr="008A46D5">
        <w:rPr>
          <w:color w:val="000000" w:themeColor="text1"/>
        </w:rPr>
        <w:t xml:space="preserve">ate </w:t>
      </w:r>
      <w:r w:rsidR="00F77AED" w:rsidRPr="008A46D5">
        <w:rPr>
          <w:color w:val="000000" w:themeColor="text1"/>
        </w:rPr>
        <w:t>and concentration</w:t>
      </w:r>
      <w:r w:rsidR="001B6F7C" w:rsidRPr="008A46D5">
        <w:rPr>
          <w:color w:val="000000" w:themeColor="text1"/>
        </w:rPr>
        <w:t xml:space="preserve"> ranges</w:t>
      </w:r>
      <w:r w:rsidR="00F77AED" w:rsidRPr="008A46D5">
        <w:rPr>
          <w:color w:val="000000" w:themeColor="text1"/>
        </w:rPr>
        <w:t xml:space="preserve"> </w:t>
      </w:r>
      <w:r w:rsidR="006D3791" w:rsidRPr="008A46D5">
        <w:rPr>
          <w:color w:val="000000" w:themeColor="text1"/>
        </w:rPr>
        <w:lastRenderedPageBreak/>
        <w:t xml:space="preserve">examined here. </w:t>
      </w:r>
      <w:r w:rsidR="00D9747C" w:rsidRPr="008A46D5">
        <w:rPr>
          <w:color w:val="000000" w:themeColor="text1"/>
        </w:rPr>
        <w:t>It should be noted</w:t>
      </w:r>
      <w:r w:rsidR="005B3485" w:rsidRPr="008A46D5">
        <w:rPr>
          <w:color w:val="000000" w:themeColor="text1"/>
        </w:rPr>
        <w:t>,</w:t>
      </w:r>
      <w:r w:rsidR="00D9747C" w:rsidRPr="008A46D5">
        <w:rPr>
          <w:color w:val="000000" w:themeColor="text1"/>
        </w:rPr>
        <w:t xml:space="preserve"> however, that the current substrate ha</w:t>
      </w:r>
      <w:r w:rsidR="005B3485" w:rsidRPr="008A46D5">
        <w:rPr>
          <w:color w:val="000000" w:themeColor="text1"/>
        </w:rPr>
        <w:t>s been washed following the pre</w:t>
      </w:r>
      <w:r w:rsidR="00D9747C" w:rsidRPr="008A46D5">
        <w:rPr>
          <w:color w:val="000000" w:themeColor="text1"/>
        </w:rPr>
        <w:t>treatment, which might reduce the presence of soluble inhibitors as xylo-oligomers and (poly) phenols</w:t>
      </w:r>
      <w:r w:rsidR="00D9747C" w:rsidRPr="008A46D5">
        <w:rPr>
          <w:color w:val="000000" w:themeColor="text1"/>
        </w:rPr>
        <w:fldChar w:fldCharType="begin"/>
      </w:r>
      <w:r w:rsidR="005E2526" w:rsidRPr="008A46D5">
        <w:rPr>
          <w:color w:val="000000" w:themeColor="text1"/>
        </w:rPr>
        <w:instrText xml:space="preserve"> ADDIN REFMGR.CITE &lt;Refman&gt;&lt;Cite&gt;&lt;Author&gt;Ximenes&lt;/Author&gt;&lt;Year&gt;2010&lt;/Year&gt;&lt;RecNum&gt;52&lt;/RecNum&gt;&lt;IDText&gt;Inhibition of cellulases by phenols&lt;/IDText&gt;&lt;MDL Ref_Type="Journal"&gt;&lt;Ref_Type&gt;Journal&lt;/Ref_Type&gt;&lt;Ref_ID&gt;52&lt;/Ref_ID&gt;&lt;Title_Primary&gt;Inhibition of cellulases by phenols&lt;/Title_Primary&gt;&lt;Authors_Primary&gt;Ximenes,Eduardo&lt;/Authors_Primary&gt;&lt;Authors_Primary&gt;Kim,Youngmi&lt;/Authors_Primary&gt;&lt;Authors_Primary&gt;Mosier,Nathan&lt;/Authors_Primary&gt;&lt;Authors_Primary&gt;Dien,Bruce&lt;/Authors_Primary&gt;&lt;Authors_Primary&gt;Ladisch,Michael&lt;/Authors_Primary&gt;&lt;Date_Primary&gt;2010&lt;/Date_Primary&gt;&lt;Reprint&gt;Not in File&lt;/Reprint&gt;&lt;Start_Page&gt;170&lt;/Start_Page&gt;&lt;End_Page&gt;176&lt;/End_Page&gt;&lt;Periodical&gt;Enzyme and Microbial Technology&lt;/Periodical&gt;&lt;Volume&gt;46&lt;/Volume&gt;&lt;Issue&gt;3-4&lt;/Issue&gt;&lt;ISSN_ISBN&gt;0141-0229&lt;/ISSN_ISBN&gt;&lt;Web_URL&gt;WOS:000274773500003&lt;/Web_URL&gt;&lt;ZZ_JournalFull&gt;&lt;f name="System"&gt;Enzyme and Microbial Technology&lt;/f&gt;&lt;/ZZ_JournalFull&gt;&lt;ZZ_WorkformID&gt;1&lt;/ZZ_WorkformID&gt;&lt;/MDL&gt;&lt;/Cite&gt;&lt;/Refman&gt;</w:instrText>
      </w:r>
      <w:r w:rsidR="00D9747C" w:rsidRPr="008A46D5">
        <w:rPr>
          <w:color w:val="000000" w:themeColor="text1"/>
        </w:rPr>
        <w:fldChar w:fldCharType="separate"/>
      </w:r>
      <w:r w:rsidR="00D9747C" w:rsidRPr="008A46D5">
        <w:rPr>
          <w:noProof/>
          <w:color w:val="000000" w:themeColor="text1"/>
        </w:rPr>
        <w:t>(</w:t>
      </w:r>
      <w:r w:rsidR="00D9747C" w:rsidRPr="008A46D5">
        <w:rPr>
          <w:i/>
          <w:noProof/>
          <w:color w:val="000000" w:themeColor="text1"/>
        </w:rPr>
        <w:t>22</w:t>
      </w:r>
      <w:r w:rsidR="00D9747C" w:rsidRPr="008A46D5">
        <w:rPr>
          <w:noProof/>
          <w:color w:val="000000" w:themeColor="text1"/>
        </w:rPr>
        <w:t>)</w:t>
      </w:r>
      <w:r w:rsidR="00D9747C" w:rsidRPr="008A46D5">
        <w:rPr>
          <w:color w:val="000000" w:themeColor="text1"/>
        </w:rPr>
        <w:fldChar w:fldCharType="end"/>
      </w:r>
      <w:r w:rsidR="00D9747C" w:rsidRPr="008A46D5">
        <w:rPr>
          <w:color w:val="000000" w:themeColor="text1"/>
        </w:rPr>
        <w:t xml:space="preserve"> compared to unwashed substrates. The above conclusion </w:t>
      </w:r>
      <w:r w:rsidR="00A139B0" w:rsidRPr="008A46D5">
        <w:rPr>
          <w:color w:val="000000" w:themeColor="text1"/>
        </w:rPr>
        <w:t>is</w:t>
      </w:r>
      <w:r w:rsidR="00DC0B32" w:rsidRPr="008A46D5">
        <w:rPr>
          <w:color w:val="000000" w:themeColor="text1"/>
        </w:rPr>
        <w:t xml:space="preserve"> in agreement with recent studies by Selig et al. w</w:t>
      </w:r>
      <w:r w:rsidR="00D9747C" w:rsidRPr="008A46D5">
        <w:rPr>
          <w:color w:val="000000" w:themeColor="text1"/>
        </w:rPr>
        <w:t>ho</w:t>
      </w:r>
      <w:r w:rsidR="00DC0B32" w:rsidRPr="008A46D5">
        <w:rPr>
          <w:color w:val="000000" w:themeColor="text1"/>
        </w:rPr>
        <w:t xml:space="preserve"> showed that addition of cross-lin</w:t>
      </w:r>
      <w:r w:rsidR="005B3485" w:rsidRPr="008A46D5">
        <w:rPr>
          <w:color w:val="000000" w:themeColor="text1"/>
        </w:rPr>
        <w:t>ked dextra</w:t>
      </w:r>
      <w:r w:rsidR="00DC0B32" w:rsidRPr="008A46D5">
        <w:rPr>
          <w:color w:val="000000" w:themeColor="text1"/>
        </w:rPr>
        <w:t>ns to cellulose hydrolysis samples did not affect conversion, which would be expected if viscosity and diffusion of cel</w:t>
      </w:r>
      <w:r w:rsidR="00865859" w:rsidRPr="008A46D5">
        <w:rPr>
          <w:color w:val="000000" w:themeColor="text1"/>
        </w:rPr>
        <w:t>l</w:t>
      </w:r>
      <w:r w:rsidR="00DC0B32" w:rsidRPr="008A46D5">
        <w:rPr>
          <w:color w:val="000000" w:themeColor="text1"/>
        </w:rPr>
        <w:t>ulases are the rate limiting factor</w:t>
      </w:r>
      <w:r w:rsidR="00865859" w:rsidRPr="008A46D5">
        <w:rPr>
          <w:color w:val="000000" w:themeColor="text1"/>
        </w:rPr>
        <w:t>s</w:t>
      </w:r>
      <w:r w:rsidR="005B3485" w:rsidRPr="008A46D5">
        <w:rPr>
          <w:color w:val="000000" w:themeColor="text1"/>
        </w:rPr>
        <w:t xml:space="preserve"> under high-solid</w:t>
      </w:r>
      <w:r w:rsidR="00DC0B32" w:rsidRPr="008A46D5">
        <w:rPr>
          <w:color w:val="000000" w:themeColor="text1"/>
        </w:rPr>
        <w:t xml:space="preserve"> conditions</w:t>
      </w:r>
      <w:r w:rsidR="00FE6D98" w:rsidRPr="008A46D5">
        <w:rPr>
          <w:color w:val="000000" w:themeColor="text1"/>
        </w:rPr>
        <w:fldChar w:fldCharType="begin"/>
      </w:r>
      <w:r w:rsidR="005E2526" w:rsidRPr="008A46D5">
        <w:rPr>
          <w:color w:val="000000" w:themeColor="text1"/>
        </w:rPr>
        <w:instrText xml:space="preserve"> ADDIN REFMGR.CITE &lt;Refman&gt;&lt;Cite&gt;&lt;Author&gt;Selig&lt;/Author&gt;&lt;Year&gt;2012&lt;/Year&gt;&lt;RecNum&gt;84&lt;/RecNum&gt;&lt;IDText&gt;Considering water availability and the effect of solute concentration on high solids saccharification of lignocellulosic biomass&lt;/IDText&gt;&lt;MDL Ref_Type="Journal"&gt;&lt;Ref_Type&gt;Journal&lt;/Ref_Type&gt;&lt;Ref_ID&gt;84&lt;/Ref_ID&gt;&lt;Title_Primary&gt;Considering water availability and the effect of solute concentration on high solids saccharification of lignocellulosic biomass&lt;/Title_Primary&gt;&lt;Authors_Primary&gt;Selig,Michael J.&lt;/Authors_Primary&gt;&lt;Authors_Primary&gt;Hsieh,Chia Wen Carmen&lt;/Authors_Primary&gt;&lt;Authors_Primary&gt;Thygesen,Lisbeth G.&lt;/Authors_Primary&gt;&lt;Authors_Primary&gt;Himmel,Michael E.&lt;/Authors_Primary&gt;&lt;Authors_Primary&gt;Felby,Claus&lt;/Authors_Primary&gt;&lt;Authors_Primary&gt;Decker,Stephen R.&lt;/Authors_Primary&gt;&lt;Date_Primary&gt;2012&lt;/Date_Primary&gt;&lt;Reprint&gt;Not in File&lt;/Reprint&gt;&lt;Start_Page&gt;1478&lt;/Start_Page&gt;&lt;End_Page&gt;1490&lt;/End_Page&gt;&lt;Periodical&gt;Biotechnology Progress&lt;/Periodical&gt;&lt;Volume&gt;28&lt;/Volume&gt;&lt;Issue&gt;6&lt;/Issue&gt;&lt;ISSN_ISBN&gt;8756-7938&lt;/ISSN_ISBN&gt;&lt;Web_URL&gt;WOS:000312157100012&lt;/Web_URL&gt;&lt;ZZ_JournalFull&gt;&lt;f name="System"&gt;Biotechnology Progress&lt;/f&gt;&lt;/ZZ_JournalFull&gt;&lt;ZZ_WorkformID&gt;1&lt;/ZZ_WorkformID&gt;&lt;/MDL&gt;&lt;/Cite&gt;&lt;/Refman&gt;</w:instrText>
      </w:r>
      <w:r w:rsidR="00FE6D98" w:rsidRPr="008A46D5">
        <w:rPr>
          <w:color w:val="000000" w:themeColor="text1"/>
        </w:rPr>
        <w:fldChar w:fldCharType="separate"/>
      </w:r>
      <w:r w:rsidR="00FE6D98" w:rsidRPr="008A46D5">
        <w:rPr>
          <w:noProof/>
          <w:color w:val="000000" w:themeColor="text1"/>
        </w:rPr>
        <w:t>(</w:t>
      </w:r>
      <w:r w:rsidR="00FE6D98" w:rsidRPr="008A46D5">
        <w:rPr>
          <w:i/>
          <w:noProof/>
          <w:color w:val="000000" w:themeColor="text1"/>
        </w:rPr>
        <w:t>27</w:t>
      </w:r>
      <w:r w:rsidR="00FE6D98" w:rsidRPr="008A46D5">
        <w:rPr>
          <w:noProof/>
          <w:color w:val="000000" w:themeColor="text1"/>
        </w:rPr>
        <w:t>)</w:t>
      </w:r>
      <w:r w:rsidR="00FE6D98" w:rsidRPr="008A46D5">
        <w:rPr>
          <w:color w:val="000000" w:themeColor="text1"/>
        </w:rPr>
        <w:fldChar w:fldCharType="end"/>
      </w:r>
      <w:r w:rsidR="00DC0B32" w:rsidRPr="008A46D5">
        <w:rPr>
          <w:color w:val="000000" w:themeColor="text1"/>
        </w:rPr>
        <w:t xml:space="preserve">. </w:t>
      </w:r>
      <w:r w:rsidR="00865859" w:rsidRPr="008A46D5">
        <w:rPr>
          <w:color w:val="000000" w:themeColor="text1"/>
        </w:rPr>
        <w:t xml:space="preserve">Hence, </w:t>
      </w:r>
      <w:r w:rsidR="00DC0B32" w:rsidRPr="008A46D5">
        <w:rPr>
          <w:color w:val="000000" w:themeColor="text1"/>
        </w:rPr>
        <w:t>even though it has been shown</w:t>
      </w:r>
      <w:r w:rsidR="00865859" w:rsidRPr="008A46D5">
        <w:rPr>
          <w:color w:val="000000" w:themeColor="text1"/>
        </w:rPr>
        <w:t>,</w:t>
      </w:r>
      <w:r w:rsidR="00DC0B32" w:rsidRPr="008A46D5">
        <w:rPr>
          <w:color w:val="000000" w:themeColor="text1"/>
        </w:rPr>
        <w:t xml:space="preserve"> </w:t>
      </w:r>
      <w:r w:rsidR="00865859" w:rsidRPr="008A46D5">
        <w:rPr>
          <w:color w:val="000000" w:themeColor="text1"/>
        </w:rPr>
        <w:t xml:space="preserve">that </w:t>
      </w:r>
      <w:r w:rsidR="00DC0B32" w:rsidRPr="008A46D5">
        <w:rPr>
          <w:color w:val="000000" w:themeColor="text1"/>
        </w:rPr>
        <w:t xml:space="preserve">the effective diffusion </w:t>
      </w:r>
      <w:r w:rsidR="00A139B0" w:rsidRPr="008A46D5">
        <w:rPr>
          <w:color w:val="000000" w:themeColor="text1"/>
        </w:rPr>
        <w:t xml:space="preserve">coefficient </w:t>
      </w:r>
      <w:r w:rsidR="00DC0B32" w:rsidRPr="008A46D5">
        <w:rPr>
          <w:color w:val="000000" w:themeColor="text1"/>
        </w:rPr>
        <w:t xml:space="preserve">of </w:t>
      </w:r>
      <w:r w:rsidR="00865859" w:rsidRPr="008A46D5">
        <w:rPr>
          <w:color w:val="000000" w:themeColor="text1"/>
        </w:rPr>
        <w:t>a model protein (BSA) is</w:t>
      </w:r>
      <w:r w:rsidR="00DC0B32" w:rsidRPr="008A46D5">
        <w:rPr>
          <w:color w:val="000000" w:themeColor="text1"/>
        </w:rPr>
        <w:t xml:space="preserve"> reduced </w:t>
      </w:r>
      <w:r w:rsidR="005B3485" w:rsidRPr="008A46D5">
        <w:rPr>
          <w:color w:val="000000" w:themeColor="text1"/>
        </w:rPr>
        <w:t>under high-solid</w:t>
      </w:r>
      <w:r w:rsidR="00865859" w:rsidRPr="008A46D5">
        <w:rPr>
          <w:color w:val="000000" w:themeColor="text1"/>
        </w:rPr>
        <w:t xml:space="preserve"> conditions</w:t>
      </w:r>
      <w:r w:rsidR="00FE6D98" w:rsidRPr="008A46D5">
        <w:rPr>
          <w:color w:val="000000" w:themeColor="text1"/>
        </w:rPr>
        <w:fldChar w:fldCharType="begin"/>
      </w:r>
      <w:r w:rsidR="005E2526" w:rsidRPr="008A46D5">
        <w:rPr>
          <w:color w:val="000000" w:themeColor="text1"/>
        </w:rPr>
        <w:instrText xml:space="preserve"> ADDIN REFMGR.CITE &lt;Refman&gt;&lt;Cite&gt;&lt;Author&gt;Roberts&lt;/Author&gt;&lt;Year&gt;2011&lt;/Year&gt;&lt;RecNum&gt;83&lt;/RecNum&gt;&lt;IDText&gt;The effects of water interactions in cellulose suspensions on mass transfer and saccharification efficiency at high solids loadings&lt;/IDText&gt;&lt;MDL Ref_Type="Journal"&gt;&lt;Ref_Type&gt;Journal&lt;/Ref_Type&gt;&lt;Ref_ID&gt;83&lt;/Ref_ID&gt;&lt;Title_Primary&gt;The effects of water interactions in cellulose suspensions on mass transfer and saccharification efficiency at high solids loadings&lt;/Title_Primary&gt;&lt;Authors_Primary&gt;Roberts,Katrina M.&lt;/Authors_Primary&gt;&lt;Authors_Primary&gt;Lavenson,David M.&lt;/Authors_Primary&gt;&lt;Authors_Primary&gt;Tozzi,Emilio J.&lt;/Authors_Primary&gt;&lt;Authors_Primary&gt;McCarthy,Michael J.&lt;/Authors_Primary&gt;&lt;Authors_Primary&gt;Jeoh,Tina&lt;/Authors_Primary&gt;&lt;Date_Primary&gt;2011&lt;/Date_Primary&gt;&lt;Reprint&gt;Not in File&lt;/Reprint&gt;&lt;Start_Page&gt;759&lt;/Start_Page&gt;&lt;End_Page&gt;773&lt;/End_Page&gt;&lt;Periodical&gt;Cellulose&lt;/Periodical&gt;&lt;Volume&gt;18&lt;/Volume&gt;&lt;Issue&gt;3&lt;/Issue&gt;&lt;ISSN_ISBN&gt;0969-0239&lt;/ISSN_ISBN&gt;&lt;Web_URL&gt;WOS:000290274200024&lt;/Web_URL&gt;&lt;ZZ_JournalFull&gt;&lt;f name="System"&gt;Cellulose&lt;/f&gt;&lt;/ZZ_JournalFull&gt;&lt;ZZ_WorkformID&gt;1&lt;/ZZ_WorkformID&gt;&lt;/MDL&gt;&lt;/Cite&gt;&lt;/Refman&gt;</w:instrText>
      </w:r>
      <w:r w:rsidR="00FE6D98" w:rsidRPr="008A46D5">
        <w:rPr>
          <w:color w:val="000000" w:themeColor="text1"/>
        </w:rPr>
        <w:fldChar w:fldCharType="separate"/>
      </w:r>
      <w:r w:rsidR="00FE6D98" w:rsidRPr="008A46D5">
        <w:rPr>
          <w:noProof/>
          <w:color w:val="000000" w:themeColor="text1"/>
        </w:rPr>
        <w:t>(</w:t>
      </w:r>
      <w:r w:rsidR="00FE6D98" w:rsidRPr="008A46D5">
        <w:rPr>
          <w:i/>
          <w:noProof/>
          <w:color w:val="000000" w:themeColor="text1"/>
        </w:rPr>
        <w:t>20</w:t>
      </w:r>
      <w:r w:rsidR="00FE6D98" w:rsidRPr="008A46D5">
        <w:rPr>
          <w:noProof/>
          <w:color w:val="000000" w:themeColor="text1"/>
        </w:rPr>
        <w:t>)</w:t>
      </w:r>
      <w:r w:rsidR="00FE6D98" w:rsidRPr="008A46D5">
        <w:rPr>
          <w:color w:val="000000" w:themeColor="text1"/>
        </w:rPr>
        <w:fldChar w:fldCharType="end"/>
      </w:r>
      <w:r w:rsidR="00865859" w:rsidRPr="008A46D5">
        <w:rPr>
          <w:color w:val="000000" w:themeColor="text1"/>
        </w:rPr>
        <w:t>, this effect do not appear to be rate limiting</w:t>
      </w:r>
      <w:r w:rsidR="00A139B0" w:rsidRPr="008A46D5">
        <w:rPr>
          <w:color w:val="000000" w:themeColor="text1"/>
        </w:rPr>
        <w:t xml:space="preserve"> for hydrolysis</w:t>
      </w:r>
      <w:r w:rsidR="00865859" w:rsidRPr="008A46D5">
        <w:rPr>
          <w:color w:val="000000" w:themeColor="text1"/>
        </w:rPr>
        <w:t xml:space="preserve">. </w:t>
      </w:r>
    </w:p>
    <w:p w:rsidR="00FE6D98" w:rsidRDefault="00FE6D98" w:rsidP="00FE6D98">
      <w:pPr>
        <w:spacing w:line="360" w:lineRule="auto"/>
        <w:rPr>
          <w:b/>
          <w:color w:val="000000" w:themeColor="text1"/>
        </w:rPr>
      </w:pPr>
    </w:p>
    <w:p w:rsidR="00FE6D98" w:rsidRPr="008A46D5" w:rsidRDefault="005E2526" w:rsidP="00FE6D98">
      <w:pPr>
        <w:spacing w:line="360" w:lineRule="auto"/>
        <w:rPr>
          <w:color w:val="000000" w:themeColor="text1"/>
        </w:rPr>
      </w:pPr>
      <w:r w:rsidRPr="008A46D5">
        <w:rPr>
          <w:rFonts w:asciiTheme="minorHAnsi" w:hAnsiTheme="minorHAnsi" w:cstheme="minorHAnsi"/>
          <w:color w:val="000000" w:themeColor="text1"/>
        </w:rPr>
        <w:t>The actual mechanism behind glucose inhibition has been debated in the literature</w:t>
      </w:r>
      <w:r w:rsidRPr="008A46D5">
        <w:rPr>
          <w:rFonts w:asciiTheme="minorHAnsi" w:hAnsiTheme="minorHAnsi" w:cstheme="minorHAnsi"/>
          <w:color w:val="000000" w:themeColor="text1"/>
        </w:rPr>
        <w:fldChar w:fldCharType="begin">
          <w:fldData xml:space="preserve">PFJlZm1hbj48Q2l0ZT48QXV0aG9yPlhpYW88L0F1dGhvcj48WWVhcj4yMDA0PC9ZZWFyPjxSZWNO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</w:fldData>
        </w:fldChar>
      </w:r>
      <w:r w:rsidRPr="008A46D5">
        <w:rPr>
          <w:rFonts w:asciiTheme="minorHAnsi" w:hAnsiTheme="minorHAnsi" w:cstheme="minorHAnsi"/>
          <w:color w:val="000000" w:themeColor="text1"/>
        </w:rPr>
        <w:instrText xml:space="preserve"> ADDIN REFMGR.CITE </w:instrText>
      </w:r>
      <w:r w:rsidRPr="008A46D5">
        <w:rPr>
          <w:rFonts w:asciiTheme="minorHAnsi" w:hAnsiTheme="minorHAnsi" w:cstheme="minorHAnsi"/>
          <w:color w:val="000000" w:themeColor="text1"/>
        </w:rPr>
        <w:fldChar w:fldCharType="begin">
          <w:fldData xml:space="preserve">PFJlZm1hbj48Q2l0ZT48QXV0aG9yPlhpYW88L0F1dGhvcj48WWVhcj4yMDA0PC9ZZWFyPjxSZWNO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</w:fldData>
        </w:fldChar>
      </w:r>
      <w:r w:rsidRPr="008A46D5">
        <w:rPr>
          <w:rFonts w:asciiTheme="minorHAnsi" w:hAnsiTheme="minorHAnsi" w:cstheme="minorHAnsi"/>
          <w:color w:val="000000" w:themeColor="text1"/>
        </w:rPr>
        <w:instrText xml:space="preserve"> ADDIN EN.CITE.DATA </w:instrText>
      </w:r>
      <w:r w:rsidRPr="008A46D5">
        <w:rPr>
          <w:rFonts w:asciiTheme="minorHAnsi" w:hAnsiTheme="minorHAnsi" w:cstheme="minorHAnsi"/>
          <w:color w:val="000000" w:themeColor="text1"/>
        </w:rPr>
      </w:r>
      <w:r w:rsidRPr="008A46D5">
        <w:rPr>
          <w:rFonts w:asciiTheme="minorHAnsi" w:hAnsiTheme="minorHAnsi" w:cstheme="minorHAnsi"/>
          <w:color w:val="000000" w:themeColor="text1"/>
        </w:rPr>
        <w:fldChar w:fldCharType="end"/>
      </w:r>
      <w:r w:rsidRPr="008A46D5">
        <w:rPr>
          <w:rFonts w:asciiTheme="minorHAnsi" w:hAnsiTheme="minorHAnsi" w:cstheme="minorHAnsi"/>
          <w:color w:val="000000" w:themeColor="text1"/>
        </w:rPr>
      </w:r>
      <w:r w:rsidRPr="008A46D5">
        <w:rPr>
          <w:rFonts w:asciiTheme="minorHAnsi" w:hAnsiTheme="minorHAnsi" w:cstheme="minorHAnsi"/>
          <w:color w:val="000000" w:themeColor="text1"/>
        </w:rPr>
        <w:fldChar w:fldCharType="separate"/>
      </w:r>
      <w:r w:rsidRPr="008A46D5">
        <w:rPr>
          <w:rFonts w:asciiTheme="minorHAnsi" w:hAnsiTheme="minorHAnsi" w:cstheme="minorHAnsi"/>
          <w:noProof/>
          <w:color w:val="000000" w:themeColor="text1"/>
        </w:rPr>
        <w:t>(</w:t>
      </w:r>
      <w:r w:rsidRPr="008A46D5">
        <w:rPr>
          <w:rFonts w:asciiTheme="minorHAnsi" w:hAnsiTheme="minorHAnsi" w:cstheme="minorHAnsi"/>
          <w:i/>
          <w:noProof/>
          <w:color w:val="000000" w:themeColor="text1"/>
        </w:rPr>
        <w:t>18;20;27;35</w:t>
      </w:r>
      <w:r w:rsidRPr="008A46D5">
        <w:rPr>
          <w:rFonts w:asciiTheme="minorHAnsi" w:hAnsiTheme="minorHAnsi" w:cstheme="minorHAnsi"/>
          <w:noProof/>
          <w:color w:val="000000" w:themeColor="text1"/>
        </w:rPr>
        <w:t>)</w:t>
      </w:r>
      <w:r w:rsidRPr="008A46D5">
        <w:rPr>
          <w:rFonts w:asciiTheme="minorHAnsi" w:hAnsiTheme="minorHAnsi" w:cstheme="minorHAnsi"/>
          <w:color w:val="000000" w:themeColor="text1"/>
        </w:rPr>
        <w:fldChar w:fldCharType="end"/>
      </w:r>
      <w:r w:rsidRPr="008A46D5">
        <w:rPr>
          <w:rFonts w:asciiTheme="minorHAnsi" w:hAnsiTheme="minorHAnsi" w:cstheme="minorHAnsi"/>
          <w:color w:val="000000" w:themeColor="text1"/>
        </w:rPr>
        <w:t>. Since the apparent IC(50) values (</w:t>
      </w:r>
      <w:r w:rsidRPr="008A46D5">
        <w:rPr>
          <w:rFonts w:asciiTheme="minorHAnsi" w:hAnsiTheme="minorHAnsi" w:cstheme="minorHAnsi"/>
        </w:rPr>
        <w:t>50 % reduction in activity</w:t>
      </w:r>
      <w:r w:rsidRPr="008A46D5">
        <w:rPr>
          <w:rFonts w:asciiTheme="minorHAnsi" w:hAnsiTheme="minorHAnsi" w:cstheme="minorHAnsi"/>
          <w:color w:val="000000" w:themeColor="text1"/>
        </w:rPr>
        <w:t>) are in the order of several hundred mili molar glucose, interactions are suggested to be weak as compared to classical competitive inhibition where the inhibitor binds tightly to the active site.  This view is supported by recent studies suggesting that the inhibitory effect of glucose are primarily governed by weak interactions with water which increase the water restriction (measured as a reduction in water relaxation time, T</w:t>
      </w:r>
      <w:r w:rsidRPr="008A46D5">
        <w:rPr>
          <w:rFonts w:asciiTheme="minorHAnsi" w:hAnsiTheme="minorHAnsi" w:cstheme="minorHAnsi"/>
          <w:color w:val="000000" w:themeColor="text1"/>
          <w:vertAlign w:val="subscript"/>
        </w:rPr>
        <w:t>2</w:t>
      </w:r>
      <w:r w:rsidRPr="008A46D5">
        <w:rPr>
          <w:rFonts w:asciiTheme="minorHAnsi" w:hAnsiTheme="minorHAnsi" w:cstheme="minorHAnsi"/>
          <w:color w:val="000000" w:themeColor="text1"/>
        </w:rPr>
        <w:t>, by low field NMR) in the hydrosylate</w:t>
      </w:r>
      <w:r w:rsidR="0062280B" w:rsidRPr="008A46D5">
        <w:rPr>
          <w:color w:val="000000" w:themeColor="text1"/>
        </w:rPr>
        <w:fldChar w:fldCharType="begin">
          <w:fldData xml:space="preserve">PFJlZm1hbj48Q2l0ZT48QXV0aG9yPlJvYmVydHM8L0F1dGhvcj48WWVhcj4yMDExPC9ZZWFyPjxS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</w:fldData>
        </w:fldChar>
      </w:r>
      <w:r w:rsidRPr="008A46D5">
        <w:rPr>
          <w:color w:val="000000" w:themeColor="text1"/>
        </w:rPr>
        <w:instrText xml:space="preserve"> ADDIN REFMGR.CITE </w:instrText>
      </w:r>
      <w:r w:rsidRPr="008A46D5">
        <w:rPr>
          <w:color w:val="000000" w:themeColor="text1"/>
        </w:rPr>
        <w:fldChar w:fldCharType="begin">
          <w:fldData xml:space="preserve">PFJlZm1hbj48Q2l0ZT48QXV0aG9yPlJvYmVydHM8L0F1dGhvcj48WWVhcj4yMDExPC9ZZWFyPjxS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</w:fldData>
        </w:fldChar>
      </w:r>
      <w:r w:rsidRPr="008A46D5">
        <w:rPr>
          <w:color w:val="000000" w:themeColor="text1"/>
        </w:rPr>
        <w:instrText xml:space="preserve"> ADDIN EN.CITE.DATA </w:instrText>
      </w:r>
      <w:r w:rsidRPr="008A46D5">
        <w:rPr>
          <w:color w:val="000000" w:themeColor="text1"/>
        </w:rPr>
      </w:r>
      <w:r w:rsidRPr="008A46D5">
        <w:rPr>
          <w:color w:val="000000" w:themeColor="text1"/>
        </w:rPr>
        <w:fldChar w:fldCharType="end"/>
      </w:r>
      <w:r w:rsidR="0062280B" w:rsidRPr="008A46D5">
        <w:rPr>
          <w:color w:val="000000" w:themeColor="text1"/>
        </w:rPr>
      </w:r>
      <w:r w:rsidR="0062280B" w:rsidRPr="008A46D5">
        <w:rPr>
          <w:color w:val="000000" w:themeColor="text1"/>
        </w:rPr>
        <w:fldChar w:fldCharType="separate"/>
      </w:r>
      <w:r w:rsidR="0062280B" w:rsidRPr="008A46D5">
        <w:rPr>
          <w:noProof/>
          <w:color w:val="000000" w:themeColor="text1"/>
        </w:rPr>
        <w:t>(20;27;35)</w:t>
      </w:r>
      <w:r w:rsidR="0062280B" w:rsidRPr="008A46D5">
        <w:rPr>
          <w:color w:val="000000" w:themeColor="text1"/>
        </w:rPr>
        <w:fldChar w:fldCharType="end"/>
      </w:r>
      <w:r w:rsidR="00FE6D98" w:rsidRPr="008A46D5">
        <w:rPr>
          <w:color w:val="000000" w:themeColor="text1"/>
        </w:rPr>
        <w:t xml:space="preserve">. </w:t>
      </w:r>
      <w:r w:rsidRPr="008A46D5">
        <w:rPr>
          <w:rFonts w:asciiTheme="minorHAnsi" w:hAnsiTheme="minorHAnsi" w:cstheme="minorHAnsi"/>
        </w:rPr>
        <w:t>This is further supported by inhibitory effects from other mono-saccharides as mannose, galactose and xylose where a correlation was observed between T</w:t>
      </w:r>
      <w:r w:rsidRPr="008A46D5">
        <w:rPr>
          <w:rFonts w:asciiTheme="minorHAnsi" w:hAnsiTheme="minorHAnsi" w:cstheme="minorHAnsi"/>
          <w:vertAlign w:val="subscript"/>
        </w:rPr>
        <w:t>2</w:t>
      </w:r>
      <w:r w:rsidRPr="008A46D5">
        <w:rPr>
          <w:rFonts w:asciiTheme="minorHAnsi" w:hAnsiTheme="minorHAnsi" w:cstheme="minorHAnsi"/>
        </w:rPr>
        <w:t xml:space="preserve"> and hydrolysis yield</w:t>
      </w:r>
      <w:r w:rsidRPr="008A46D5">
        <w:t xml:space="preserve"> </w:t>
      </w:r>
      <w:r w:rsidR="0062280B" w:rsidRPr="008A46D5">
        <w:fldChar w:fldCharType="begin"/>
      </w:r>
      <w:r w:rsidRPr="008A46D5">
        <w:instrText xml:space="preserve"> ADDIN REFMGR.CITE &lt;Refman&gt;&lt;Cite&gt;&lt;Author&gt;Hsieh&lt;/Author&gt;&lt;Year&gt;2014&lt;/Year&gt;&lt;RecNum&gt;85&lt;/RecNum&gt;&lt;IDText&gt;Cellulase Inhibition by High Concentrations of Monosaccharides&lt;/IDText&gt;&lt;MDL Ref_Type="Journal"&gt;&lt;Ref_Type&gt;Journal&lt;/Ref_Type&gt;&lt;Ref_ID&gt;85&lt;/Ref_ID&gt;&lt;Title_Primary&gt;Cellulase Inhibition by High Concentrations of Monosaccharides&lt;/Title_Primary&gt;&lt;Authors_Primary&gt;Hsieh,Chia wen&lt;/Authors_Primary&gt;&lt;Authors_Primary&gt;Cannella,David&lt;/Authors_Primary&gt;&lt;Authors_Primary&gt;Jorgensen,Henning&lt;/Authors_Primary&gt;&lt;Authors_Primary&gt;Felby,Claus&lt;/Authors_Primary&gt;&lt;Authors_Primary&gt;Thygesen,Lisbeth G.&lt;/Authors_Primary&gt;&lt;Date_Primary&gt;2014&lt;/Date_Primary&gt;&lt;Reprint&gt;Not in File&lt;/Reprint&gt;&lt;Start_Page&gt;3800&lt;/Start_Page&gt;&lt;End_Page&gt;3805&lt;/End_Page&gt;&lt;Periodical&gt;Journal of Agricultural and Food Chemistry&lt;/Periodical&gt;&lt;Volume&gt;62&lt;/Volume&gt;&lt;Issue&gt;17&lt;/Issue&gt;&lt;ISSN_ISBN&gt;0021-8561&lt;/ISSN_ISBN&gt;&lt;Web_URL&gt;CCC:000335369100019&lt;/Web_URL&gt;&lt;ZZ_JournalFull&gt;&lt;f name="System"&gt;Journal of Agricultural and Food Chemistry&lt;/f&gt;&lt;/ZZ_JournalFull&gt;&lt;ZZ_WorkformID&gt;1&lt;/ZZ_WorkformID&gt;&lt;/MDL&gt;&lt;/Cite&gt;&lt;/Refman&gt;</w:instrText>
      </w:r>
      <w:r w:rsidR="0062280B" w:rsidRPr="008A46D5">
        <w:fldChar w:fldCharType="separate"/>
      </w:r>
      <w:r w:rsidR="0062280B" w:rsidRPr="008A46D5">
        <w:rPr>
          <w:noProof/>
        </w:rPr>
        <w:t>(35)</w:t>
      </w:r>
      <w:r w:rsidR="0062280B" w:rsidRPr="008A46D5">
        <w:fldChar w:fldCharType="end"/>
      </w:r>
      <w:r w:rsidR="0062280B" w:rsidRPr="008A46D5">
        <w:t xml:space="preserve">. </w:t>
      </w:r>
      <w:r w:rsidRPr="008A46D5">
        <w:rPr>
          <w:rFonts w:asciiTheme="minorHAnsi" w:hAnsiTheme="minorHAnsi" w:cstheme="minorHAnsi"/>
          <w:color w:val="000000" w:themeColor="text1"/>
        </w:rPr>
        <w:t>Furthermore, it is well know that addition of so-called cosmotropic osmolytes (sugars, poly-alcohols and certain amino acids) reduce the catalytic activity of a number of enzymes through so-called preferential interactions and crowding</w:t>
      </w:r>
      <w:r w:rsidR="0062280B" w:rsidRPr="008A46D5">
        <w:rPr>
          <w:color w:val="000000" w:themeColor="text1"/>
        </w:rPr>
        <w:fldChar w:fldCharType="begin"/>
      </w:r>
      <w:r w:rsidRPr="008A46D5">
        <w:rPr>
          <w:color w:val="000000" w:themeColor="text1"/>
        </w:rPr>
        <w:instrText xml:space="preserve"> ADDIN REFMGR.CITE &lt;Refman&gt;&lt;Cite&gt;&lt;Author&gt;Olsen&lt;/Author&gt;&lt;Year&gt;2007&lt;/Year&gt;&lt;RecNum&gt;86&lt;/RecNum&gt;&lt;IDText&gt;Effects of osmolytes on hexokinase kinetics combined with macromolecular crowding Test of the osmolyte compatibility hypothesis towards crowded systems&lt;/IDText&gt;&lt;MDL Ref_Type="Journal"&gt;&lt;Ref_Type&gt;Journal&lt;/Ref_Type&gt;&lt;Ref_ID&gt;86&lt;/Ref_ID&gt;&lt;Title_Primary&gt;Effects of osmolytes on hexokinase kinetics combined with macromolecular crowding Test of the osmolyte compatibility hypothesis towards crowded systems&lt;/Title_Primary&gt;&lt;Authors_Primary&gt;Olsen,S.&lt;/Authors_Primary&gt;&lt;Authors_Primary&gt;Ramlov,H.&lt;/Authors_Primary&gt;&lt;Authors_Primary&gt;Westh,P.&lt;/Authors_Primary&gt;&lt;Date_Primary&gt;2007&lt;/Date_Primary&gt;&lt;Reprint&gt;Not in File&lt;/Reprint&gt;&lt;Start_Page&gt;339&lt;/Start_Page&gt;&lt;End_Page&gt;345&lt;/End_Page&gt;&lt;Periodical&gt;Comparative Biochemistry and Physiology A-Molecular &amp;amp; Integrative Physiology&lt;/Periodical&gt;&lt;Volume&gt;148&lt;/Volume&gt;&lt;Issue&gt;2&lt;/Issue&gt;&lt;ISSN_ISBN&gt;1095-6433&lt;/ISSN_ISBN&gt;&lt;Web_URL&gt;WOS:000249231400011&lt;/Web_URL&gt;&lt;ZZ_JournalFull&gt;&lt;f name="System"&gt;Comparative Biochemistry and Physiology A-Molecular &amp;amp; Integrative Physiology&lt;/f&gt;&lt;/ZZ_JournalFull&gt;&lt;ZZ_WorkformID&gt;1&lt;/ZZ_WorkformID&gt;&lt;/MDL&gt;&lt;/Cite&gt;&lt;/Refman&gt;</w:instrText>
      </w:r>
      <w:r w:rsidR="0062280B" w:rsidRPr="008A46D5">
        <w:rPr>
          <w:color w:val="000000" w:themeColor="text1"/>
        </w:rPr>
        <w:fldChar w:fldCharType="separate"/>
      </w:r>
      <w:r w:rsidR="0062280B" w:rsidRPr="008A46D5">
        <w:rPr>
          <w:noProof/>
          <w:color w:val="000000" w:themeColor="text1"/>
        </w:rPr>
        <w:t>(36)</w:t>
      </w:r>
      <w:r w:rsidR="0062280B" w:rsidRPr="008A46D5">
        <w:rPr>
          <w:color w:val="000000" w:themeColor="text1"/>
        </w:rPr>
        <w:fldChar w:fldCharType="end"/>
      </w:r>
      <w:r w:rsidR="00FE6D98" w:rsidRPr="008A46D5">
        <w:rPr>
          <w:color w:val="000000" w:themeColor="text1"/>
        </w:rPr>
        <w:t xml:space="preserve">. </w:t>
      </w:r>
      <w:r w:rsidRPr="008A46D5">
        <w:rPr>
          <w:rFonts w:asciiTheme="minorHAnsi" w:hAnsiTheme="minorHAnsi" w:cstheme="minorHAnsi"/>
          <w:color w:val="000000" w:themeColor="text1"/>
        </w:rPr>
        <w:t>Hence the inhibitory effect of glucose shown in Fig. 2 and 3A may originate from a combination of weak interactions with both enzymes and water resulting in high IC(50) values, which non or the less give rise to the solid effect, and therefore also are of significant importance for the industrial application of cellulases.</w:t>
      </w:r>
    </w:p>
    <w:p w:rsidR="00FE6D98" w:rsidRDefault="00FE6D98" w:rsidP="00865859">
      <w:pPr>
        <w:spacing w:line="360" w:lineRule="auto"/>
        <w:rPr>
          <w:color w:val="000000" w:themeColor="text1"/>
        </w:rPr>
      </w:pPr>
    </w:p>
    <w:p w:rsidR="00EE1150" w:rsidRPr="00EE1150" w:rsidRDefault="00EE1150" w:rsidP="00EE1150">
      <w:pPr>
        <w:spacing w:line="480" w:lineRule="auto"/>
      </w:pPr>
      <w:r>
        <w:rPr>
          <w:i/>
          <w:sz w:val="24"/>
          <w:szCs w:val="24"/>
        </w:rPr>
        <w:t>E</w:t>
      </w:r>
      <w:r w:rsidRPr="00EE1150">
        <w:rPr>
          <w:i/>
          <w:sz w:val="24"/>
          <w:szCs w:val="24"/>
        </w:rPr>
        <w:t xml:space="preserve">stimation of relative inhibition by glucose and cellobiose </w:t>
      </w:r>
    </w:p>
    <w:p w:rsidR="00A26D5E" w:rsidRDefault="00C41C49" w:rsidP="00A26D5E">
      <w:pPr>
        <w:spacing w:line="480" w:lineRule="auto"/>
      </w:pPr>
      <w:r>
        <w:t xml:space="preserve">The data in Fig. 3 does </w:t>
      </w:r>
      <w:r w:rsidR="006541A4">
        <w:t>not give any information of the relative inhibitory strength of glucose and cellobiose</w:t>
      </w:r>
      <w:r w:rsidR="001B6F7C">
        <w:t xml:space="preserve">. Rather, it </w:t>
      </w:r>
      <w:r w:rsidR="006541A4">
        <w:t xml:space="preserve">only </w:t>
      </w:r>
      <w:r w:rsidR="001B6F7C">
        <w:t xml:space="preserve">suggests </w:t>
      </w:r>
      <w:r w:rsidR="006541A4">
        <w:t xml:space="preserve">that </w:t>
      </w:r>
      <w:r w:rsidR="001B6F7C">
        <w:t xml:space="preserve">the </w:t>
      </w:r>
      <w:r w:rsidR="005C65F8">
        <w:t xml:space="preserve">yield decreases </w:t>
      </w:r>
      <w:r w:rsidR="006541A4">
        <w:t xml:space="preserve">with both products. As mentioned above, cellobiose may be considered an intermediate, </w:t>
      </w:r>
      <w:r w:rsidR="00B24CE3">
        <w:t>whose concentration is regulated by BG activity.</w:t>
      </w:r>
      <w:r w:rsidR="004B1201">
        <w:t xml:space="preserve"> Hence</w:t>
      </w:r>
      <w:r w:rsidR="001B6F7C">
        <w:t>,</w:t>
      </w:r>
      <w:r w:rsidR="004B1201">
        <w:t xml:space="preserve"> </w:t>
      </w:r>
      <w:r w:rsidR="004B1201">
        <w:lastRenderedPageBreak/>
        <w:t>one approach to con</w:t>
      </w:r>
      <w:r w:rsidR="00483B81">
        <w:t>trol</w:t>
      </w:r>
      <w:r w:rsidR="00DD7C13">
        <w:t xml:space="preserve"> the</w:t>
      </w:r>
      <w:r w:rsidR="00483B81">
        <w:t xml:space="preserve"> cel</w:t>
      </w:r>
      <w:r w:rsidR="00DD7C13">
        <w:t xml:space="preserve">lobiose concentration is to </w:t>
      </w:r>
      <w:r w:rsidR="001B6F7C">
        <w:t xml:space="preserve">change </w:t>
      </w:r>
      <w:r w:rsidR="00483B81">
        <w:t xml:space="preserve">the BG </w:t>
      </w:r>
      <w:r w:rsidR="000F055C">
        <w:t>activity</w:t>
      </w:r>
      <w:r w:rsidR="001073B9">
        <w:t>,</w:t>
      </w:r>
      <w:r w:rsidR="000F055C">
        <w:t xml:space="preserve"> and ultimately effects of cellobiose may be eliminated altogether at high BG doses </w:t>
      </w:r>
      <w:r w:rsidR="00DD7C13">
        <w:fldChar w:fldCharType="begin">
          <w:fldData xml:space="preserve">PFJlZm1hbj48Q2l0ZT48QXV0aG9yPkJlcmxpbjwvQXV0aG9yPjxZZWFyPjIwMDc8L1llYXI+PFJl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</w:fldData>
        </w:fldChar>
      </w:r>
      <w:r w:rsidR="005E2526">
        <w:instrText xml:space="preserve"> ADDIN REFMGR.CITE </w:instrText>
      </w:r>
      <w:r w:rsidR="005E2526">
        <w:fldChar w:fldCharType="begin">
          <w:fldData xml:space="preserve">PFJlZm1hbj48Q2l0ZT48QXV0aG9yPkJlcmxpbjwvQXV0aG9yPjxZZWFyPjIwMDc8L1llYXI+PFJl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</w:fldData>
        </w:fldChar>
      </w:r>
      <w:r w:rsidR="005E2526">
        <w:instrText xml:space="preserve"> ADDIN EN.CITE.DATA </w:instrText>
      </w:r>
      <w:r w:rsidR="005E2526">
        <w:fldChar w:fldCharType="end"/>
      </w:r>
      <w:r w:rsidR="00DD7C13">
        <w:fldChar w:fldCharType="separate"/>
      </w:r>
      <w:r w:rsidR="0062280B">
        <w:rPr>
          <w:noProof/>
        </w:rPr>
        <w:t>(</w:t>
      </w:r>
      <w:r w:rsidR="0062280B" w:rsidRPr="0062280B">
        <w:rPr>
          <w:i/>
          <w:noProof/>
        </w:rPr>
        <w:t>31;32;37</w:t>
      </w:r>
      <w:r w:rsidR="0062280B">
        <w:rPr>
          <w:noProof/>
        </w:rPr>
        <w:t>)</w:t>
      </w:r>
      <w:r w:rsidR="00DD7C13">
        <w:fldChar w:fldCharType="end"/>
      </w:r>
      <w:r w:rsidR="00483B81">
        <w:t xml:space="preserve">. We applied this approach by performing experiments as in Fig. 1 with respectively high and </w:t>
      </w:r>
      <w:r w:rsidR="00B10979">
        <w:t>moderate B</w:t>
      </w:r>
      <w:r w:rsidR="00483B81">
        <w:t>G activity. Hence</w:t>
      </w:r>
      <w:r w:rsidR="00800E2C">
        <w:t>,</w:t>
      </w:r>
      <w:r w:rsidR="00483B81">
        <w:t xml:space="preserve"> in case of </w:t>
      </w:r>
      <w:r w:rsidR="00B10979">
        <w:t>moderate</w:t>
      </w:r>
      <w:r w:rsidR="00483B81">
        <w:t xml:space="preserve"> BG activity, cellobiose is </w:t>
      </w:r>
      <w:r w:rsidR="00832FB2">
        <w:t>accumulated</w:t>
      </w:r>
      <w:r w:rsidR="00483B81">
        <w:t xml:space="preserve"> proportional</w:t>
      </w:r>
      <w:r w:rsidR="000F055C">
        <w:t>ly</w:t>
      </w:r>
      <w:r w:rsidR="00483B81">
        <w:t xml:space="preserve"> to the solid fraction (as seen in Fig. 1B), whereas the cellobiose con</w:t>
      </w:r>
      <w:r>
        <w:t>centration is kept low</w:t>
      </w:r>
      <w:r w:rsidR="008230AE">
        <w:t xml:space="preserve"> (</w:t>
      </w:r>
      <w:r w:rsidR="00B10979">
        <w:t xml:space="preserve">measured to be </w:t>
      </w:r>
      <w:r w:rsidR="008230AE">
        <w:t>&lt; 2</w:t>
      </w:r>
      <w:r w:rsidR="009501AA">
        <w:t>.5</w:t>
      </w:r>
      <w:r w:rsidR="008230AE">
        <w:t xml:space="preserve"> mM) </w:t>
      </w:r>
      <w:r w:rsidR="005B3485">
        <w:t>at</w:t>
      </w:r>
      <w:r>
        <w:t xml:space="preserve"> high BG concentration. </w:t>
      </w:r>
      <w:r w:rsidR="00832FB2">
        <w:t>This enable</w:t>
      </w:r>
      <w:r w:rsidR="000F055C">
        <w:t>d us to single out</w:t>
      </w:r>
      <w:r w:rsidR="008230AE">
        <w:t xml:space="preserve"> inhibitory effect</w:t>
      </w:r>
      <w:r w:rsidR="0089514A">
        <w:t xml:space="preserve"> </w:t>
      </w:r>
      <w:r w:rsidR="000F055C">
        <w:t>of</w:t>
      </w:r>
      <w:r w:rsidR="0089514A">
        <w:t xml:space="preserve"> glucose and cellobiose</w:t>
      </w:r>
      <w:r w:rsidR="00267A31">
        <w:t>,</w:t>
      </w:r>
      <w:r>
        <w:t xml:space="preserve"> respectively</w:t>
      </w:r>
      <w:r w:rsidR="0089514A">
        <w:t>. This analysis is presented in Fig. 4</w:t>
      </w:r>
      <w:r w:rsidR="009501AA">
        <w:t xml:space="preserve">, where the relative decrease in conversion </w:t>
      </w:r>
      <w:r w:rsidR="0086438C">
        <w:t>(C/C</w:t>
      </w:r>
      <w:r w:rsidR="0086438C" w:rsidRPr="0086438C">
        <w:rPr>
          <w:vertAlign w:val="subscript"/>
        </w:rPr>
        <w:t>0</w:t>
      </w:r>
      <w:r w:rsidR="0086438C">
        <w:t xml:space="preserve">) </w:t>
      </w:r>
      <w:r w:rsidR="009501AA">
        <w:t xml:space="preserve">is plotted against </w:t>
      </w:r>
      <w:r w:rsidR="00300A06">
        <w:t xml:space="preserve">respectively the concentration of </w:t>
      </w:r>
      <w:r w:rsidR="009501AA">
        <w:t>glucose (panel A) and cellobiose (panel B)</w:t>
      </w:r>
      <w:r w:rsidR="0089514A">
        <w:t xml:space="preserve">. </w:t>
      </w:r>
      <w:r w:rsidR="009501AA">
        <w:t>In case of glucose, data points for high BG concentration are used, since the cellobiose concentration was kept low (&lt; 2</w:t>
      </w:r>
      <w:r w:rsidR="007901DB">
        <w:t xml:space="preserve">.5 </w:t>
      </w:r>
      <w:r w:rsidR="009501AA">
        <w:t xml:space="preserve">mM). </w:t>
      </w:r>
      <w:r w:rsidR="0086438C">
        <w:t>Here C</w:t>
      </w:r>
      <w:r w:rsidR="0086438C" w:rsidRPr="0086438C">
        <w:rPr>
          <w:vertAlign w:val="subscript"/>
        </w:rPr>
        <w:t>0</w:t>
      </w:r>
      <w:r w:rsidR="0086438C">
        <w:t xml:space="preserve"> was determined by extrapolation to zero glucose. For cellobiose (panel B), the percentage drop in yield was </w:t>
      </w:r>
      <w:r w:rsidR="007901DB">
        <w:t>determined by dividing the conversion</w:t>
      </w:r>
      <w:r w:rsidR="005C65F8">
        <w:t xml:space="preserve"> at moderate </w:t>
      </w:r>
      <w:r w:rsidR="00D13121">
        <w:t xml:space="preserve">BG </w:t>
      </w:r>
      <w:r w:rsidR="005C65F8">
        <w:t>with</w:t>
      </w:r>
      <w:r w:rsidR="0086438C">
        <w:t xml:space="preserve"> high BG activity at identical glucose concentrations (</w:t>
      </w:r>
      <w:r w:rsidR="007901DB">
        <w:t>see insert in panel B</w:t>
      </w:r>
      <w:r w:rsidR="0086438C">
        <w:t>). Here C</w:t>
      </w:r>
      <w:r w:rsidR="0086438C" w:rsidRPr="0086438C">
        <w:rPr>
          <w:vertAlign w:val="subscript"/>
        </w:rPr>
        <w:t>0</w:t>
      </w:r>
      <w:r w:rsidR="0086438C">
        <w:t xml:space="preserve"> in the conversion at high BG activity, i.e. negligible cellobiose.  </w:t>
      </w:r>
    </w:p>
    <w:p w:rsidR="004B1201" w:rsidRDefault="00126F1D" w:rsidP="001929B8">
      <w:pPr>
        <w:spacing w:line="480" w:lineRule="auto"/>
      </w:pPr>
      <w:r w:rsidRPr="00126F1D">
        <w:rPr>
          <w:noProof/>
          <w:lang w:val="da-DK" w:eastAsia="ja-JP"/>
        </w:rPr>
        <w:drawing>
          <wp:inline distT="0" distB="0" distL="0" distR="0" wp14:anchorId="537DDCCD" wp14:editId="1E8C90D2">
            <wp:extent cx="5943600" cy="2456171"/>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456171"/>
                    </a:xfrm>
                    <a:prstGeom prst="rect">
                      <a:avLst/>
                    </a:prstGeom>
                    <a:noFill/>
                    <a:ln>
                      <a:noFill/>
                    </a:ln>
                  </pic:spPr>
                </pic:pic>
              </a:graphicData>
            </a:graphic>
          </wp:inline>
        </w:drawing>
      </w:r>
    </w:p>
    <w:p w:rsidR="00B3343F" w:rsidRDefault="001079AB" w:rsidP="001929B8">
      <w:pPr>
        <w:spacing w:line="480" w:lineRule="auto"/>
      </w:pPr>
      <w:r>
        <w:t>Fig. 4</w:t>
      </w:r>
    </w:p>
    <w:p w:rsidR="001079AB" w:rsidRDefault="001079AB" w:rsidP="001929B8">
      <w:pPr>
        <w:spacing w:line="480" w:lineRule="auto"/>
      </w:pPr>
    </w:p>
    <w:p w:rsidR="0001472D" w:rsidRPr="00E6558C" w:rsidRDefault="006D4DFE" w:rsidP="001929B8">
      <w:pPr>
        <w:spacing w:line="480" w:lineRule="auto"/>
        <w:rPr>
          <w:sz w:val="20"/>
          <w:szCs w:val="20"/>
        </w:rPr>
      </w:pPr>
      <w:r>
        <w:lastRenderedPageBreak/>
        <w:t>As seen, i</w:t>
      </w:r>
      <w:r w:rsidR="00836CC8">
        <w:t xml:space="preserve">ncreasing concentration of both inhibitors results in a linear decrease in </w:t>
      </w:r>
      <w:r w:rsidR="00B10979">
        <w:t xml:space="preserve">relative </w:t>
      </w:r>
      <w:r w:rsidR="00A54D47">
        <w:t>conversion</w:t>
      </w:r>
      <w:r w:rsidR="00836CC8">
        <w:t xml:space="preserve">, </w:t>
      </w:r>
      <w:r w:rsidR="00D13121">
        <w:t xml:space="preserve">but </w:t>
      </w:r>
      <w:r w:rsidR="00836CC8">
        <w:t>the slope</w:t>
      </w:r>
      <w:r w:rsidR="00804240">
        <w:t>s are</w:t>
      </w:r>
      <w:r w:rsidR="00836CC8">
        <w:t xml:space="preserve"> quite different. Thus, glucose i</w:t>
      </w:r>
      <w:r w:rsidR="00D462A5">
        <w:t>nhibition was estimated to have IC</w:t>
      </w:r>
      <w:r w:rsidR="007F2389">
        <w:t>(</w:t>
      </w:r>
      <w:r w:rsidR="00D462A5">
        <w:t>50</w:t>
      </w:r>
      <w:r w:rsidR="007F2389">
        <w:t>)</w:t>
      </w:r>
      <w:r w:rsidR="00D462A5">
        <w:t xml:space="preserve"> </w:t>
      </w:r>
      <w:r w:rsidR="00DD7C13">
        <w:t xml:space="preserve">(50 % reduction in activity) </w:t>
      </w:r>
      <w:r w:rsidR="00814721">
        <w:t>of 727</w:t>
      </w:r>
      <w:r w:rsidR="00D462A5">
        <w:t xml:space="preserve"> mM a</w:t>
      </w:r>
      <w:r w:rsidR="00836CC8">
        <w:t xml:space="preserve">nd cellobiobiose </w:t>
      </w:r>
      <w:r w:rsidR="00D462A5">
        <w:t>IC</w:t>
      </w:r>
      <w:r w:rsidR="007F2389">
        <w:t>(</w:t>
      </w:r>
      <w:r w:rsidR="00D462A5">
        <w:t>50</w:t>
      </w:r>
      <w:r w:rsidR="007F2389" w:rsidRPr="008A46D5">
        <w:t>)</w:t>
      </w:r>
      <w:r w:rsidR="0071786D" w:rsidRPr="008A46D5">
        <w:t xml:space="preserve"> around 44</w:t>
      </w:r>
      <w:r w:rsidR="00D462A5" w:rsidRPr="008A46D5">
        <w:t xml:space="preserve"> mM</w:t>
      </w:r>
      <w:r w:rsidR="00D462A5">
        <w:t xml:space="preserve">. </w:t>
      </w:r>
      <w:r w:rsidR="00313192">
        <w:t>Both of these values were obtained by linearly ex</w:t>
      </w:r>
      <w:r w:rsidR="00814721">
        <w:t>trapolating the data in Fig. 4 A and B</w:t>
      </w:r>
      <w:r w:rsidR="00313192">
        <w:t xml:space="preserve"> to </w:t>
      </w:r>
      <w:r w:rsidR="00D9492C">
        <w:t>C/C</w:t>
      </w:r>
      <w:r w:rsidR="00D9492C" w:rsidRPr="00B10979">
        <w:rPr>
          <w:vertAlign w:val="subscript"/>
        </w:rPr>
        <w:t>0</w:t>
      </w:r>
      <w:r w:rsidR="00D9492C">
        <w:t xml:space="preserve">=0.5. </w:t>
      </w:r>
      <w:r w:rsidR="00836CC8">
        <w:t>In other words</w:t>
      </w:r>
      <w:r w:rsidR="00D462A5">
        <w:t>,</w:t>
      </w:r>
      <w:r w:rsidR="00836CC8">
        <w:t xml:space="preserve"> </w:t>
      </w:r>
      <w:r w:rsidR="007F2389">
        <w:t xml:space="preserve">cellobiose </w:t>
      </w:r>
      <w:r w:rsidR="00D9492C">
        <w:t>appears</w:t>
      </w:r>
      <w:r w:rsidR="007F2389">
        <w:t xml:space="preserve"> to be </w:t>
      </w:r>
      <w:r w:rsidR="007F2389">
        <w:rPr>
          <w:rFonts w:cs="Calibri"/>
        </w:rPr>
        <w:t>~</w:t>
      </w:r>
      <w:r w:rsidR="007F2389">
        <w:t>15</w:t>
      </w:r>
      <w:r w:rsidR="00836CC8">
        <w:t xml:space="preserve"> times</w:t>
      </w:r>
      <w:r w:rsidR="008230AE">
        <w:t xml:space="preserve"> more inhibitory than glucose</w:t>
      </w:r>
      <w:r w:rsidR="00836CC8">
        <w:t xml:space="preserve"> on a molar scale. </w:t>
      </w:r>
      <w:r w:rsidR="007F2389">
        <w:t xml:space="preserve">The IC(50) values for the cellulase complex found in the current work is in </w:t>
      </w:r>
      <w:r w:rsidR="00B75482">
        <w:t xml:space="preserve">reasonable </w:t>
      </w:r>
      <w:r w:rsidR="007F2389">
        <w:t>agreement with a recent study on glucose and cellobiose inhibition of mono</w:t>
      </w:r>
      <w:r w:rsidR="000757AE">
        <w:t>-</w:t>
      </w:r>
      <w:r w:rsidR="007F2389" w:rsidRPr="00B75482">
        <w:rPr>
          <w:rFonts w:asciiTheme="minorHAnsi" w:hAnsiTheme="minorHAnsi" w:cstheme="minorHAnsi"/>
        </w:rPr>
        <w:t xml:space="preserve">component cellulases </w:t>
      </w:r>
      <w:r w:rsidR="00B75482" w:rsidRPr="00B75482">
        <w:rPr>
          <w:rFonts w:asciiTheme="minorHAnsi" w:hAnsiTheme="minorHAnsi" w:cstheme="minorHAnsi"/>
        </w:rPr>
        <w:t xml:space="preserve">hydrolyzing </w:t>
      </w:r>
      <w:r w:rsidR="00B75482" w:rsidRPr="007C4BA9">
        <w:rPr>
          <w:rFonts w:asciiTheme="minorHAnsi" w:hAnsiTheme="minorHAnsi" w:cstheme="minorHAnsi"/>
          <w:lang w:eastAsia="da-DK"/>
        </w:rPr>
        <w:t>regenerated amorphous cellulose</w:t>
      </w:r>
      <w:r w:rsidR="00C965CE">
        <w:fldChar w:fldCharType="begin"/>
      </w:r>
      <w:r w:rsidR="005E2526">
        <w:instrText xml:space="preserve"> ADDIN REFMGR.CITE &lt;Refman&gt;&lt;Cite&gt;&lt;Author&gt;Murphy&lt;/Author&gt;&lt;Year&gt;2013&lt;/Year&gt;&lt;RecNum&gt;12&lt;/RecNum&gt;&lt;IDText&gt;Product inhibition of five Hypocrea jecorina cellulases&lt;/IDText&gt;&lt;MDL Ref_Type="Journal"&gt;&lt;Ref_Type&gt;Journal&lt;/Ref_Type&gt;&lt;Ref_ID&gt;12&lt;/Ref_ID&gt;&lt;Title_Primary&gt;Product inhibition of five Hypocrea jecorina cellulases&lt;/Title_Primary&gt;&lt;Authors_Primary&gt;Murphy,Leigh&lt;/Authors_Primary&gt;&lt;Authors_Primary&gt;Bohlin,Christina&lt;/Authors_Primary&gt;&lt;Authors_Primary&gt;Baumann,Martin J.&lt;/Authors_Primary&gt;&lt;Authors_Primary&gt;Olsen,Soren N.&lt;/Authors_Primary&gt;&lt;Authors_Primary&gt;Sorensen,Trine H.&lt;/Authors_Primary&gt;&lt;Authors_Primary&gt;Anderson,Lars&lt;/Authors_Primary&gt;&lt;Authors_Primary&gt;Borch,Kim&lt;/Authors_Primary&gt;&lt;Authors_Primary&gt;Westh,Peter&lt;/Authors_Primary&gt;&lt;Date_Primary&gt;2013&lt;/Date_Primary&gt;&lt;Reprint&gt;Not in File&lt;/Reprint&gt;&lt;Start_Page&gt;163&lt;/Start_Page&gt;&lt;End_Page&gt;169&lt;/End_Page&gt;&lt;Periodical&gt;Enzyme and Microbial Technology&lt;/Periodical&gt;&lt;Volume&gt;52&lt;/Volume&gt;&lt;Issue&gt;3&lt;/Issue&gt;&lt;ISSN_ISBN&gt;0141-0229&lt;/ISSN_ISBN&gt;&lt;Web_URL&gt;WOS:000316535800006&lt;/Web_URL&gt;&lt;ZZ_JournalFull&gt;&lt;f name="System"&gt;Enzyme and Microbial Technology&lt;/f&gt;&lt;/ZZ_JournalFull&gt;&lt;ZZ_WorkformID&gt;1&lt;/ZZ_WorkformID&gt;&lt;/MDL&gt;&lt;/Cite&gt;&lt;/Refman&gt;</w:instrText>
      </w:r>
      <w:r w:rsidR="00C965CE">
        <w:fldChar w:fldCharType="separate"/>
      </w:r>
      <w:r w:rsidR="0062280B">
        <w:rPr>
          <w:noProof/>
        </w:rPr>
        <w:t>(</w:t>
      </w:r>
      <w:r w:rsidR="0062280B" w:rsidRPr="0062280B">
        <w:rPr>
          <w:i/>
          <w:noProof/>
        </w:rPr>
        <w:t>38</w:t>
      </w:r>
      <w:r w:rsidR="0062280B">
        <w:rPr>
          <w:noProof/>
        </w:rPr>
        <w:t>)</w:t>
      </w:r>
      <w:r w:rsidR="00C965CE">
        <w:fldChar w:fldCharType="end"/>
      </w:r>
      <w:r w:rsidR="007F2389">
        <w:t xml:space="preserve">. For example Cel7A (CBH 1), which is the most abundant cellulase in </w:t>
      </w:r>
      <w:r w:rsidR="006D405A">
        <w:rPr>
          <w:i/>
        </w:rPr>
        <w:t>Tricho</w:t>
      </w:r>
      <w:r w:rsidR="003752CF">
        <w:rPr>
          <w:i/>
        </w:rPr>
        <w:t>derma r</w:t>
      </w:r>
      <w:r w:rsidR="007F2389" w:rsidRPr="007F2389">
        <w:rPr>
          <w:i/>
        </w:rPr>
        <w:t xml:space="preserve">eesei </w:t>
      </w:r>
      <w:r w:rsidR="00FA6431">
        <w:t>cellula</w:t>
      </w:r>
      <w:r w:rsidR="00961AE2">
        <w:t>se complex</w:t>
      </w:r>
      <w:r w:rsidR="007F2389">
        <w:t xml:space="preserve">, </w:t>
      </w:r>
      <w:r w:rsidR="0001472D">
        <w:t>was found to have I</w:t>
      </w:r>
      <w:r w:rsidR="003D6076">
        <w:t xml:space="preserve">C(50) </w:t>
      </w:r>
      <w:r w:rsidR="007F2389">
        <w:t xml:space="preserve">of </w:t>
      </w:r>
      <w:r w:rsidR="003D6076">
        <w:t>19 mM</w:t>
      </w:r>
      <w:r w:rsidR="007F2389">
        <w:t xml:space="preserve"> and 400 mM for cellobiose and glucose respectably. </w:t>
      </w:r>
      <w:r w:rsidR="0001472D">
        <w:t xml:space="preserve">Cel6A (CBH II) was found to have </w:t>
      </w:r>
      <w:r w:rsidR="00241200">
        <w:t xml:space="preserve">IC50 &gt;80 mM for cellobiose and </w:t>
      </w:r>
      <w:r w:rsidR="00E76DF8">
        <w:t>140 mM for glucose. Cel5A (</w:t>
      </w:r>
      <w:r w:rsidR="0001472D">
        <w:t>EG I</w:t>
      </w:r>
      <w:r w:rsidR="00E76DF8">
        <w:t>)</w:t>
      </w:r>
      <w:r w:rsidR="0001472D">
        <w:t xml:space="preserve"> and </w:t>
      </w:r>
      <w:r w:rsidR="00E76DF8">
        <w:t xml:space="preserve">Cel7B </w:t>
      </w:r>
      <w:r w:rsidR="00241200">
        <w:t xml:space="preserve">(EGII) </w:t>
      </w:r>
      <w:r w:rsidR="00E76DF8">
        <w:t>are also inhibited by both inhibitors within the same order of magnitude</w:t>
      </w:r>
      <w:r w:rsidR="00FB6850">
        <w:fldChar w:fldCharType="begin"/>
      </w:r>
      <w:r w:rsidR="005E2526">
        <w:instrText xml:space="preserve"> ADDIN REFMGR.CITE &lt;Refman&gt;&lt;Cite&gt;&lt;Author&gt;Murphy&lt;/Author&gt;&lt;Year&gt;2013&lt;/Year&gt;&lt;RecNum&gt;12&lt;/RecNum&gt;&lt;IDText&gt;Product inhibition of five Hypocrea jecorina cellulases&lt;/IDText&gt;&lt;MDL Ref_Type="Journal"&gt;&lt;Ref_Type&gt;Journal&lt;/Ref_Type&gt;&lt;Ref_ID&gt;12&lt;/Ref_ID&gt;&lt;Title_Primary&gt;Product inhibition of five Hypocrea jecorina cellulases&lt;/Title_Primary&gt;&lt;Authors_Primary&gt;Murphy,Leigh&lt;/Authors_Primary&gt;&lt;Authors_Primary&gt;Bohlin,Christina&lt;/Authors_Primary&gt;&lt;Authors_Primary&gt;Baumann,Martin J.&lt;/Authors_Primary&gt;&lt;Authors_Primary&gt;Olsen,Soren N.&lt;/Authors_Primary&gt;&lt;Authors_Primary&gt;Sorensen,Trine H.&lt;/Authors_Primary&gt;&lt;Authors_Primary&gt;Anderson,Lars&lt;/Authors_Primary&gt;&lt;Authors_Primary&gt;Borch,Kim&lt;/Authors_Primary&gt;&lt;Authors_Primary&gt;Westh,Peter&lt;/Authors_Primary&gt;&lt;Date_Primary&gt;2013&lt;/Date_Primary&gt;&lt;Reprint&gt;Not in File&lt;/Reprint&gt;&lt;Start_Page&gt;163&lt;/Start_Page&gt;&lt;End_Page&gt;169&lt;/End_Page&gt;&lt;Periodical&gt;Enzyme and Microbial Technology&lt;/Periodical&gt;&lt;Volume&gt;52&lt;/Volume&gt;&lt;Issue&gt;3&lt;/Issue&gt;&lt;ISSN_ISBN&gt;0141-0229&lt;/ISSN_ISBN&gt;&lt;Web_URL&gt;WOS:000316535800006&lt;/Web_URL&gt;&lt;ZZ_JournalFull&gt;&lt;f name="System"&gt;Enzyme and Microbial Technology&lt;/f&gt;&lt;/ZZ_JournalFull&gt;&lt;ZZ_WorkformID&gt;1&lt;/ZZ_WorkformID&gt;&lt;/MDL&gt;&lt;/Cite&gt;&lt;/Refman&gt;</w:instrText>
      </w:r>
      <w:r w:rsidR="00FB6850">
        <w:fldChar w:fldCharType="separate"/>
      </w:r>
      <w:r w:rsidR="0062280B">
        <w:rPr>
          <w:noProof/>
        </w:rPr>
        <w:t>(</w:t>
      </w:r>
      <w:r w:rsidR="0062280B" w:rsidRPr="0062280B">
        <w:rPr>
          <w:i/>
          <w:noProof/>
        </w:rPr>
        <w:t>38</w:t>
      </w:r>
      <w:r w:rsidR="0062280B">
        <w:rPr>
          <w:noProof/>
        </w:rPr>
        <w:t>)</w:t>
      </w:r>
      <w:r w:rsidR="00FB6850">
        <w:fldChar w:fldCharType="end"/>
      </w:r>
      <w:r w:rsidR="00FB6850">
        <w:t xml:space="preserve">. </w:t>
      </w:r>
      <w:r w:rsidR="00C965CE">
        <w:t>It should be noted that other studies have found 1-2 order of magnitude lower IC(50) values for cellobiose</w:t>
      </w:r>
      <w:r w:rsidR="00FB6850">
        <w:t xml:space="preserve"> in case of Cel7A</w:t>
      </w:r>
      <w:r w:rsidR="000757AE">
        <w:fldChar w:fldCharType="begin"/>
      </w:r>
      <w:r w:rsidR="005E2526">
        <w:instrText xml:space="preserve"> ADDIN REFMGR.CITE &lt;Refman&gt;&lt;Cite&gt;&lt;Author&gt;Gruno&lt;/Author&gt;&lt;Year&gt;2004&lt;/Year&gt;&lt;RecNum&gt;14&lt;/RecNum&gt;&lt;IDText&gt;Inhibition of the Trichoderma reesei cellulases by cellobiose is strongly dependent on the nature of the substrate&lt;/IDText&gt;&lt;MDL Ref_Type="Journal"&gt;&lt;Ref_Type&gt;Journal&lt;/Ref_Type&gt;&lt;Ref_ID&gt;14&lt;/Ref_ID&gt;&lt;Title_Primary&gt;Inhibition of the Trichoderma reesei cellulases by cellobiose is strongly dependent on the nature of the substrate&lt;/Title_Primary&gt;&lt;Authors_Primary&gt;Gruno,M.&lt;/Authors_Primary&gt;&lt;Authors_Primary&gt;Valjamae,P.&lt;/Authors_Primary&gt;&lt;Authors_Primary&gt;Pettersson,G.&lt;/Authors_Primary&gt;&lt;Authors_Primary&gt;Johansson,G.&lt;/Authors_Primary&gt;&lt;Date_Primary&gt;2004&lt;/Date_Primary&gt;&lt;Reprint&gt;Not in File&lt;/Reprint&gt;&lt;Start_Page&gt;503&lt;/Start_Page&gt;&lt;End_Page&gt;511&lt;/End_Page&gt;&lt;Periodical&gt;Biotechnology and Bioengineering&lt;/Periodical&gt;&lt;Volume&gt;86&lt;/Volume&gt;&lt;Issue&gt;5&lt;/Issue&gt;&lt;ISSN_ISBN&gt;0006-3592&lt;/ISSN_ISBN&gt;&lt;Web_URL&gt;WOS:000221413500002&lt;/Web_URL&gt;&lt;ZZ_JournalFull&gt;&lt;f name="System"&gt;Biotechnology and Bioengineering&lt;/f&gt;&lt;/ZZ_JournalFull&gt;&lt;ZZ_WorkformID&gt;1&lt;/ZZ_WorkformID&gt;&lt;/MDL&gt;&lt;/Cite&gt;&lt;Cite&gt;&lt;Author&gt;Teugjas&lt;/Author&gt;&lt;Year&gt;2013&lt;/Year&gt;&lt;RecNum&gt;13&lt;/RecNum&gt;&lt;IDText&gt;Product inhibition of cellulases studied with C-14-labeled cellulose substrates&lt;/IDText&gt;&lt;MDL Ref_Type="Journal"&gt;&lt;Ref_Type&gt;Journal&lt;/Ref_Type&gt;&lt;Ref_ID&gt;13&lt;/Ref_ID&gt;&lt;Title_Primary&gt;Product inhibition of cellulases studied with C-14-labeled cellulose substrates&lt;/Title_Primary&gt;&lt;Authors_Primary&gt;Teugjas,Hele&lt;/Authors_Primary&gt;&lt;Authors_Primary&gt;Vaeljamaee,Priit&lt;/Authors_Primary&gt;&lt;Date_Primary&gt;2013&lt;/Date_Primary&gt;&lt;Reprint&gt;Not in File&lt;/Reprint&gt;&lt;Periodical&gt;Biotechnology for Biofuels&lt;/Periodical&gt;&lt;Volume&gt;6&lt;/Volume&gt;&lt;ISSN_ISBN&gt;1754-6834&lt;/ISSN_ISBN&gt;&lt;Web_URL&gt;WOS:000322382900001&lt;/Web_URL&gt;&lt;ZZ_JournalFull&gt;&lt;f name="System"&gt;Biotechnology for Biofuels&lt;/f&gt;&lt;/ZZ_JournalFull&gt;&lt;ZZ_WorkformID&gt;1&lt;/ZZ_WorkformID&gt;&lt;/MDL&gt;&lt;/Cite&gt;&lt;/Refman&gt;</w:instrText>
      </w:r>
      <w:r w:rsidR="000757AE">
        <w:fldChar w:fldCharType="separate"/>
      </w:r>
      <w:r w:rsidR="0062280B">
        <w:rPr>
          <w:noProof/>
        </w:rPr>
        <w:t>(</w:t>
      </w:r>
      <w:r w:rsidR="0062280B" w:rsidRPr="0062280B">
        <w:rPr>
          <w:i/>
          <w:noProof/>
        </w:rPr>
        <w:t>39;40</w:t>
      </w:r>
      <w:r w:rsidR="0062280B">
        <w:rPr>
          <w:noProof/>
        </w:rPr>
        <w:t>)</w:t>
      </w:r>
      <w:r w:rsidR="000757AE">
        <w:fldChar w:fldCharType="end"/>
      </w:r>
      <w:r w:rsidR="00961AE2">
        <w:t>. This difference</w:t>
      </w:r>
      <w:r w:rsidR="00C965CE">
        <w:t xml:space="preserve"> most like</w:t>
      </w:r>
      <w:r w:rsidR="00961AE2">
        <w:t>ly</w:t>
      </w:r>
      <w:r w:rsidR="00C965CE">
        <w:t xml:space="preserve"> </w:t>
      </w:r>
      <w:r w:rsidR="00FA6431">
        <w:t>ref</w:t>
      </w:r>
      <w:r w:rsidR="00961AE2">
        <w:t>lects</w:t>
      </w:r>
      <w:r w:rsidR="00C965CE">
        <w:t xml:space="preserve"> </w:t>
      </w:r>
      <w:r w:rsidR="000757AE">
        <w:t>differences in experimental conditions</w:t>
      </w:r>
      <w:r w:rsidR="00B81F7B">
        <w:t>, especially low substrate concentration,</w:t>
      </w:r>
      <w:r w:rsidR="000757AE">
        <w:t xml:space="preserve"> </w:t>
      </w:r>
      <w:r w:rsidR="00C965CE">
        <w:t>as compared to this study</w:t>
      </w:r>
      <w:r w:rsidR="000757AE">
        <w:t xml:space="preserve"> and the study of Murphy et al</w:t>
      </w:r>
      <w:r w:rsidR="00C965CE">
        <w:t>.</w:t>
      </w:r>
      <w:r w:rsidR="000757AE">
        <w:t xml:space="preserve"> </w:t>
      </w:r>
      <w:r w:rsidR="000757AE">
        <w:fldChar w:fldCharType="begin"/>
      </w:r>
      <w:r w:rsidR="005E2526">
        <w:instrText xml:space="preserve"> ADDIN REFMGR.CITE &lt;Refman&gt;&lt;Cite&gt;&lt;Author&gt;Murphy&lt;/Author&gt;&lt;Year&gt;2013&lt;/Year&gt;&lt;RecNum&gt;12&lt;/RecNum&gt;&lt;IDText&gt;Product inhibition of five Hypocrea jecorina cellulases&lt;/IDText&gt;&lt;MDL Ref_Type="Journal"&gt;&lt;Ref_Type&gt;Journal&lt;/Ref_Type&gt;&lt;Ref_ID&gt;12&lt;/Ref_ID&gt;&lt;Title_Primary&gt;Product inhibition of five Hypocrea jecorina cellulases&lt;/Title_Primary&gt;&lt;Authors_Primary&gt;Murphy,Leigh&lt;/Authors_Primary&gt;&lt;Authors_Primary&gt;Bohlin,Christina&lt;/Authors_Primary&gt;&lt;Authors_Primary&gt;Baumann,Martin J.&lt;/Authors_Primary&gt;&lt;Authors_Primary&gt;Olsen,Soren N.&lt;/Authors_Primary&gt;&lt;Authors_Primary&gt;Sorensen,Trine H.&lt;/Authors_Primary&gt;&lt;Authors_Primary&gt;Anderson,Lars&lt;/Authors_Primary&gt;&lt;Authors_Primary&gt;Borch,Kim&lt;/Authors_Primary&gt;&lt;Authors_Primary&gt;Westh,Peter&lt;/Authors_Primary&gt;&lt;Date_Primary&gt;2013&lt;/Date_Primary&gt;&lt;Reprint&gt;Not in File&lt;/Reprint&gt;&lt;Start_Page&gt;163&lt;/Start_Page&gt;&lt;End_Page&gt;169&lt;/End_Page&gt;&lt;Periodical&gt;Enzyme and Microbial Technology&lt;/Periodical&gt;&lt;Volume&gt;52&lt;/Volume&gt;&lt;Issue&gt;3&lt;/Issue&gt;&lt;ISSN_ISBN&gt;0141-0229&lt;/ISSN_ISBN&gt;&lt;Web_URL&gt;WOS:000316535800006&lt;/Web_URL&gt;&lt;ZZ_JournalFull&gt;&lt;f name="System"&gt;Enzyme and Microbial Technology&lt;/f&gt;&lt;/ZZ_JournalFull&gt;&lt;ZZ_WorkformID&gt;1&lt;/ZZ_WorkformID&gt;&lt;/MDL&gt;&lt;/Cite&gt;&lt;/Refman&gt;</w:instrText>
      </w:r>
      <w:r w:rsidR="000757AE">
        <w:fldChar w:fldCharType="separate"/>
      </w:r>
      <w:r w:rsidR="0062280B">
        <w:rPr>
          <w:noProof/>
        </w:rPr>
        <w:t>(</w:t>
      </w:r>
      <w:r w:rsidR="0062280B" w:rsidRPr="0062280B">
        <w:rPr>
          <w:i/>
          <w:noProof/>
        </w:rPr>
        <w:t>38</w:t>
      </w:r>
      <w:r w:rsidR="0062280B">
        <w:rPr>
          <w:noProof/>
        </w:rPr>
        <w:t>)</w:t>
      </w:r>
      <w:r w:rsidR="000757AE">
        <w:fldChar w:fldCharType="end"/>
      </w:r>
      <w:r w:rsidR="000757AE">
        <w:t xml:space="preserve">. </w:t>
      </w:r>
      <w:r w:rsidR="00E76DF8">
        <w:t>IC(50) should be considered an empirical parameter, that depends on the experimental conditions as substrate type</w:t>
      </w:r>
      <w:r w:rsidR="000757AE">
        <w:t xml:space="preserve"> (affinity to substrate vs inhibitor)</w:t>
      </w:r>
      <w:r w:rsidR="00E76DF8">
        <w:t>, concentration</w:t>
      </w:r>
      <w:r w:rsidR="000757AE">
        <w:t xml:space="preserve"> (apparent IC</w:t>
      </w:r>
      <w:r w:rsidR="00961AE2">
        <w:t>(</w:t>
      </w:r>
      <w:r w:rsidR="000757AE">
        <w:t>50</w:t>
      </w:r>
      <w:r w:rsidR="00961AE2">
        <w:t>)</w:t>
      </w:r>
      <w:r w:rsidR="000757AE">
        <w:t xml:space="preserve"> increase with substrate concentration)</w:t>
      </w:r>
      <w:r w:rsidR="00E76DF8">
        <w:t>, hydrolysis time and temperature as also noted elsewhere</w:t>
      </w:r>
      <w:r w:rsidR="00E76DF8">
        <w:fldChar w:fldCharType="begin"/>
      </w:r>
      <w:r w:rsidR="005E2526">
        <w:instrText xml:space="preserve"> ADDIN REFMGR.CITE &lt;Refman&gt;&lt;Cite&gt;&lt;Author&gt;Teugjas&lt;/Author&gt;&lt;Year&gt;2013&lt;/Year&gt;&lt;RecNum&gt;13&lt;/RecNum&gt;&lt;IDText&gt;Product inhibition of cellulases studied with C-14-labeled cellulose substrates&lt;/IDText&gt;&lt;MDL Ref_Type="Journal"&gt;&lt;Ref_Type&gt;Journal&lt;/Ref_Type&gt;&lt;Ref_ID&gt;13&lt;/Ref_ID&gt;&lt;Title_Primary&gt;Product inhibition of cellulases studied with C-14-labeled cellulose substrates&lt;/Title_Primary&gt;&lt;Authors_Primary&gt;Teugjas,Hele&lt;/Authors_Primary&gt;&lt;Authors_Primary&gt;Vaeljamaee,Priit&lt;/Authors_Primary&gt;&lt;Date_Primary&gt;2013&lt;/Date_Primary&gt;&lt;Reprint&gt;Not in File&lt;/Reprint&gt;&lt;Periodical&gt;Biotechnology for Biofuels&lt;/Periodical&gt;&lt;Volume&gt;6&lt;/Volume&gt;&lt;ISSN_ISBN&gt;1754-6834&lt;/ISSN_ISBN&gt;&lt;Web_URL&gt;WOS:000322382900001&lt;/Web_URL&gt;&lt;ZZ_JournalFull&gt;&lt;f name="System"&gt;Biotechnology for Biofuels&lt;/f&gt;&lt;/ZZ_JournalFull&gt;&lt;ZZ_WorkformID&gt;1&lt;/ZZ_WorkformID&gt;&lt;/MDL&gt;&lt;/Cite&gt;&lt;/Refman&gt;</w:instrText>
      </w:r>
      <w:r w:rsidR="00E76DF8">
        <w:fldChar w:fldCharType="separate"/>
      </w:r>
      <w:r w:rsidR="0062280B">
        <w:rPr>
          <w:noProof/>
        </w:rPr>
        <w:t>(</w:t>
      </w:r>
      <w:r w:rsidR="0062280B" w:rsidRPr="0062280B">
        <w:rPr>
          <w:i/>
          <w:noProof/>
        </w:rPr>
        <w:t>40</w:t>
      </w:r>
      <w:r w:rsidR="0062280B">
        <w:rPr>
          <w:noProof/>
        </w:rPr>
        <w:t>)</w:t>
      </w:r>
      <w:r w:rsidR="00E76DF8">
        <w:fldChar w:fldCharType="end"/>
      </w:r>
      <w:r w:rsidR="00FB6850">
        <w:t xml:space="preserve">. </w:t>
      </w:r>
    </w:p>
    <w:p w:rsidR="00B72F96" w:rsidRDefault="00B72F96" w:rsidP="001929B8">
      <w:pPr>
        <w:spacing w:line="480" w:lineRule="auto"/>
      </w:pPr>
    </w:p>
    <w:p w:rsidR="00B72F96" w:rsidRDefault="00B72F96" w:rsidP="001929B8">
      <w:pPr>
        <w:spacing w:line="480" w:lineRule="auto"/>
      </w:pPr>
      <w:r>
        <w:t xml:space="preserve">Based on the findings above, glucose may inhibit </w:t>
      </w:r>
      <w:r w:rsidR="009465DB">
        <w:t xml:space="preserve">both </w:t>
      </w:r>
      <w:r>
        <w:t>cellobiohydrolases and endoglucanases directly</w:t>
      </w:r>
      <w:r w:rsidR="009465DB">
        <w:t xml:space="preserve"> as is the case when excess BG is added or indirectly through inhibition of BG which results in increasing cellobiose concentrations (Fig. 5). </w:t>
      </w:r>
    </w:p>
    <w:p w:rsidR="007222E0" w:rsidRDefault="007222E0" w:rsidP="001929B8">
      <w:pPr>
        <w:spacing w:line="480" w:lineRule="auto"/>
      </w:pPr>
      <w:r>
        <w:rPr>
          <w:b/>
          <w:noProof/>
          <w:sz w:val="24"/>
          <w:szCs w:val="24"/>
          <w:lang w:val="da-DK" w:eastAsia="ja-JP"/>
        </w:rPr>
        <w:lastRenderedPageBreak/>
        <w:drawing>
          <wp:inline distT="0" distB="0" distL="0" distR="0" wp14:anchorId="119C94CB" wp14:editId="3F04F4AE">
            <wp:extent cx="5654040" cy="1207659"/>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54040" cy="1207659"/>
                    </a:xfrm>
                    <a:prstGeom prst="rect">
                      <a:avLst/>
                    </a:prstGeom>
                    <a:noFill/>
                    <a:ln>
                      <a:noFill/>
                    </a:ln>
                  </pic:spPr>
                </pic:pic>
              </a:graphicData>
            </a:graphic>
          </wp:inline>
        </w:drawing>
      </w:r>
    </w:p>
    <w:p w:rsidR="00F77AED" w:rsidRDefault="001079AB" w:rsidP="001929B8">
      <w:pPr>
        <w:spacing w:line="480" w:lineRule="auto"/>
      </w:pPr>
      <w:r>
        <w:t>Fig. 5</w:t>
      </w:r>
    </w:p>
    <w:p w:rsidR="00973B58" w:rsidRDefault="005D4BD5" w:rsidP="001929B8">
      <w:pPr>
        <w:spacing w:line="480" w:lineRule="auto"/>
      </w:pPr>
      <w:r>
        <w:t xml:space="preserve">Considering the relative strength of glucose and cellobiose inhibition </w:t>
      </w:r>
      <w:r w:rsidR="00FA6431">
        <w:t xml:space="preserve">(cellobiose </w:t>
      </w:r>
      <w:r w:rsidR="00FA6431">
        <w:rPr>
          <w:rFonts w:cs="Calibri"/>
        </w:rPr>
        <w:t xml:space="preserve">~ </w:t>
      </w:r>
      <w:r w:rsidR="00FA6431">
        <w:t xml:space="preserve">15X more inhibitory) </w:t>
      </w:r>
      <w:r>
        <w:t>in relation to observed concentrations industrially (</w:t>
      </w:r>
      <w:r>
        <w:rPr>
          <w:rFonts w:cs="Calibri"/>
        </w:rPr>
        <w:t>~</w:t>
      </w:r>
      <w:r>
        <w:t>1M glucose</w:t>
      </w:r>
      <w:r w:rsidR="00961AE2">
        <w:t>,</w:t>
      </w:r>
      <w:r>
        <w:t xml:space="preserve"> </w:t>
      </w:r>
      <w:r>
        <w:rPr>
          <w:rFonts w:cs="Calibri"/>
        </w:rPr>
        <w:t>~</w:t>
      </w:r>
      <w:r>
        <w:t xml:space="preserve">10 mM cellobiose), both </w:t>
      </w:r>
      <w:r w:rsidR="007222E0">
        <w:t>inhibitory</w:t>
      </w:r>
      <w:r>
        <w:t xml:space="preserve"> </w:t>
      </w:r>
      <w:r w:rsidR="007222E0">
        <w:t>mechanisms are important for the final yield in high-solid hydrolysis</w:t>
      </w:r>
      <w:r w:rsidR="00D23040">
        <w:t>.</w:t>
      </w:r>
    </w:p>
    <w:p w:rsidR="00973B58" w:rsidRDefault="00973B58" w:rsidP="001929B8">
      <w:pPr>
        <w:spacing w:line="480" w:lineRule="auto"/>
      </w:pPr>
    </w:p>
    <w:p w:rsidR="004C2A1D" w:rsidRDefault="00973B58" w:rsidP="001929B8">
      <w:pPr>
        <w:spacing w:line="480" w:lineRule="auto"/>
      </w:pPr>
      <w:r>
        <w:t>In summary, the current work concludes that product inhibition</w:t>
      </w:r>
      <w:r w:rsidR="007222E0">
        <w:t xml:space="preserve"> </w:t>
      </w:r>
      <w:r>
        <w:t>from both</w:t>
      </w:r>
      <w:r w:rsidR="003752CF">
        <w:t xml:space="preserve"> </w:t>
      </w:r>
      <w:r>
        <w:t>glucose and cellobiose is the main cause of the solid</w:t>
      </w:r>
      <w:r w:rsidR="00664E85">
        <w:t xml:space="preserve"> </w:t>
      </w:r>
      <w:r>
        <w:t>effect under the given experimental conditions. The estimated inhibition constan</w:t>
      </w:r>
      <w:r w:rsidR="001E6A40">
        <w:t>ts of glucose and cellobiose are</w:t>
      </w:r>
      <w:r>
        <w:t xml:space="preserve"> in reasonable agreement with literature values of both </w:t>
      </w:r>
      <w:r w:rsidR="00D23040">
        <w:t xml:space="preserve">mono-component </w:t>
      </w:r>
      <w:r>
        <w:t>cellulase</w:t>
      </w:r>
      <w:r w:rsidR="00D23040">
        <w:t xml:space="preserve">s </w:t>
      </w:r>
      <w:r>
        <w:t xml:space="preserve">and cellulase </w:t>
      </w:r>
      <w:r w:rsidR="00D23040">
        <w:t>cocktails</w:t>
      </w:r>
      <w:r>
        <w:t xml:space="preserve">. </w:t>
      </w:r>
      <w:r w:rsidR="00D23040">
        <w:t>These findings suggest that factors as viscosity, substrate hydration, substrate availability or “other inhibitors” (as soluble phenols, xylose etc.) which are all expected to depend on water content, do not seem to contribute significantly to the solid effect, at least not for the substrate and concentration ranges examined here.</w:t>
      </w:r>
    </w:p>
    <w:p w:rsidR="004C2A1D" w:rsidRDefault="004C2A1D" w:rsidP="001929B8">
      <w:pPr>
        <w:spacing w:line="480" w:lineRule="auto"/>
      </w:pPr>
    </w:p>
    <w:p w:rsidR="004C2A1D" w:rsidRDefault="004C2A1D" w:rsidP="004C2A1D">
      <w:pPr>
        <w:spacing w:line="480" w:lineRule="auto"/>
        <w:rPr>
          <w:b/>
          <w:sz w:val="20"/>
          <w:szCs w:val="20"/>
        </w:rPr>
      </w:pPr>
    </w:p>
    <w:p w:rsidR="00E50572" w:rsidRDefault="00E50572">
      <w:pPr>
        <w:spacing w:after="0" w:line="240" w:lineRule="auto"/>
        <w:rPr>
          <w:b/>
          <w:sz w:val="20"/>
          <w:szCs w:val="20"/>
        </w:rPr>
      </w:pPr>
      <w:r>
        <w:rPr>
          <w:b/>
          <w:sz w:val="20"/>
          <w:szCs w:val="20"/>
        </w:rPr>
        <w:br w:type="page"/>
      </w:r>
    </w:p>
    <w:p w:rsidR="004C2A1D" w:rsidRPr="009620C3" w:rsidRDefault="004C2A1D" w:rsidP="004C2A1D">
      <w:pPr>
        <w:spacing w:line="480" w:lineRule="auto"/>
      </w:pPr>
      <w:r w:rsidRPr="00FD0C69">
        <w:rPr>
          <w:b/>
          <w:sz w:val="20"/>
          <w:szCs w:val="20"/>
        </w:rPr>
        <w:lastRenderedPageBreak/>
        <w:t>Fig. 1: Effect of increasing solid fraction on cellulose conversion (A) and accumulated product concentration</w:t>
      </w:r>
      <w:r>
        <w:rPr>
          <w:b/>
          <w:sz w:val="20"/>
          <w:szCs w:val="20"/>
        </w:rPr>
        <w:t>, glucose and cellobiose</w:t>
      </w:r>
      <w:r w:rsidRPr="00FD0C69">
        <w:rPr>
          <w:b/>
          <w:sz w:val="20"/>
          <w:szCs w:val="20"/>
        </w:rPr>
        <w:t xml:space="preserve"> (B)</w:t>
      </w:r>
      <w:r>
        <w:rPr>
          <w:b/>
          <w:sz w:val="20"/>
          <w:szCs w:val="20"/>
        </w:rPr>
        <w:t>,</w:t>
      </w:r>
      <w:r w:rsidRPr="00FD0C69">
        <w:rPr>
          <w:b/>
          <w:sz w:val="20"/>
          <w:szCs w:val="20"/>
        </w:rPr>
        <w:t xml:space="preserve"> after 20 h hydrolysis</w:t>
      </w:r>
      <w:r>
        <w:rPr>
          <w:b/>
          <w:sz w:val="20"/>
          <w:szCs w:val="20"/>
        </w:rPr>
        <w:t xml:space="preserve"> at 50</w:t>
      </w:r>
      <w:r w:rsidRPr="00FD0C69">
        <w:rPr>
          <w:b/>
          <w:sz w:val="20"/>
          <w:szCs w:val="20"/>
          <w:vertAlign w:val="superscript"/>
        </w:rPr>
        <w:t>0</w:t>
      </w:r>
      <w:r>
        <w:rPr>
          <w:b/>
          <w:sz w:val="20"/>
          <w:szCs w:val="20"/>
        </w:rPr>
        <w:t>C</w:t>
      </w:r>
      <w:r w:rsidRPr="00FD0C69">
        <w:rPr>
          <w:b/>
          <w:sz w:val="20"/>
          <w:szCs w:val="20"/>
        </w:rPr>
        <w:t>.</w:t>
      </w:r>
      <w:r>
        <w:rPr>
          <w:sz w:val="20"/>
          <w:szCs w:val="20"/>
        </w:rPr>
        <w:t xml:space="preserve"> Panel A: samples of 1 gram of 35 % WGS-PCS was dosed with 10 FPU g</w:t>
      </w:r>
      <w:r w:rsidRPr="00505702">
        <w:rPr>
          <w:sz w:val="20"/>
          <w:szCs w:val="20"/>
          <w:vertAlign w:val="superscript"/>
        </w:rPr>
        <w:t>-1</w:t>
      </w:r>
      <w:r>
        <w:rPr>
          <w:sz w:val="20"/>
          <w:szCs w:val="20"/>
        </w:rPr>
        <w:t xml:space="preserve"> cellulose on ice and mixed with 0-4 ml buffer to obtain solid fractions from 6-33 %. Panel B: Accumulated glucose (green) and cellobiose (blue) concentrations after 20 h hydrolysis.   </w:t>
      </w:r>
    </w:p>
    <w:p w:rsidR="004C2A1D" w:rsidRDefault="004C2A1D" w:rsidP="004C2A1D">
      <w:pPr>
        <w:spacing w:line="480" w:lineRule="auto"/>
        <w:rPr>
          <w:b/>
          <w:sz w:val="20"/>
          <w:szCs w:val="20"/>
        </w:rPr>
      </w:pPr>
    </w:p>
    <w:p w:rsidR="004C2A1D" w:rsidRDefault="004C2A1D" w:rsidP="004C2A1D">
      <w:pPr>
        <w:spacing w:line="480" w:lineRule="auto"/>
        <w:rPr>
          <w:b/>
          <w:sz w:val="20"/>
          <w:szCs w:val="20"/>
        </w:rPr>
      </w:pPr>
      <w:r w:rsidRPr="00625B5E">
        <w:rPr>
          <w:b/>
          <w:sz w:val="20"/>
          <w:szCs w:val="20"/>
        </w:rPr>
        <w:t>Fig. 2:</w:t>
      </w:r>
      <w:r>
        <w:rPr>
          <w:b/>
          <w:sz w:val="20"/>
          <w:szCs w:val="20"/>
        </w:rPr>
        <w:t xml:space="preserve"> Effect of initial glucose addition on cellulose conversion. Insert: Accumulated cellobiose as a function of initial glucose concentration. </w:t>
      </w:r>
      <w:r>
        <w:rPr>
          <w:sz w:val="20"/>
          <w:szCs w:val="20"/>
        </w:rPr>
        <w:t>1 g. of 35 % PCS were was dosed with 10 FPU g</w:t>
      </w:r>
      <w:r w:rsidRPr="00961AE2">
        <w:rPr>
          <w:sz w:val="20"/>
          <w:szCs w:val="20"/>
          <w:vertAlign w:val="superscript"/>
        </w:rPr>
        <w:t>-1</w:t>
      </w:r>
      <w:r>
        <w:rPr>
          <w:sz w:val="20"/>
          <w:szCs w:val="20"/>
        </w:rPr>
        <w:t xml:space="preserve"> cellulose on ice and mixed with 0.26 ml 0-2 M glucose, resulting in initial glucose concentrations between 0-562 mM at a fixed solid content of 27 % (w/w). Hydrolysis was performed at 50</w:t>
      </w:r>
      <w:r w:rsidRPr="003915C8">
        <w:rPr>
          <w:sz w:val="20"/>
          <w:szCs w:val="20"/>
          <w:vertAlign w:val="superscript"/>
        </w:rPr>
        <w:t>0</w:t>
      </w:r>
      <w:r>
        <w:rPr>
          <w:sz w:val="20"/>
          <w:szCs w:val="20"/>
        </w:rPr>
        <w:t xml:space="preserve">C for 20h.  </w:t>
      </w:r>
      <w:r>
        <w:rPr>
          <w:b/>
          <w:sz w:val="20"/>
          <w:szCs w:val="20"/>
        </w:rPr>
        <w:t xml:space="preserve"> </w:t>
      </w:r>
    </w:p>
    <w:p w:rsidR="004C2A1D" w:rsidRDefault="004C2A1D" w:rsidP="004C2A1D">
      <w:pPr>
        <w:spacing w:line="480" w:lineRule="auto"/>
        <w:rPr>
          <w:b/>
          <w:sz w:val="20"/>
          <w:szCs w:val="20"/>
        </w:rPr>
      </w:pPr>
    </w:p>
    <w:p w:rsidR="004C2A1D" w:rsidRDefault="004C2A1D" w:rsidP="004C2A1D">
      <w:pPr>
        <w:spacing w:line="480" w:lineRule="auto"/>
        <w:rPr>
          <w:sz w:val="20"/>
          <w:szCs w:val="20"/>
        </w:rPr>
      </w:pPr>
      <w:r w:rsidRPr="003915C8">
        <w:rPr>
          <w:b/>
          <w:sz w:val="20"/>
          <w:szCs w:val="20"/>
        </w:rPr>
        <w:t>Fig. 3:</w:t>
      </w:r>
      <w:r>
        <w:rPr>
          <w:b/>
          <w:sz w:val="20"/>
          <w:szCs w:val="20"/>
        </w:rPr>
        <w:t xml:space="preserve"> Combination of “water” (Fig. 1) and “initial glucose” (Fig. 2). </w:t>
      </w:r>
      <w:r w:rsidRPr="003915C8">
        <w:rPr>
          <w:sz w:val="20"/>
          <w:szCs w:val="20"/>
        </w:rPr>
        <w:t xml:space="preserve">Panel A: </w:t>
      </w:r>
      <w:r>
        <w:rPr>
          <w:sz w:val="20"/>
          <w:szCs w:val="20"/>
        </w:rPr>
        <w:t>Conversion is plotted against accumulated glucose con</w:t>
      </w:r>
      <w:r w:rsidR="00A139B0">
        <w:rPr>
          <w:sz w:val="20"/>
          <w:szCs w:val="20"/>
        </w:rPr>
        <w:t>centration for the “water” (solid circles</w:t>
      </w:r>
      <w:r>
        <w:rPr>
          <w:sz w:val="20"/>
          <w:szCs w:val="20"/>
        </w:rPr>
        <w:t>) and “initial g</w:t>
      </w:r>
      <w:r w:rsidR="00A139B0">
        <w:rPr>
          <w:sz w:val="20"/>
          <w:szCs w:val="20"/>
        </w:rPr>
        <w:t xml:space="preserve">lucose” (open squares) experiments. An exponential decay function provided </w:t>
      </w:r>
      <w:r>
        <w:rPr>
          <w:sz w:val="20"/>
          <w:szCs w:val="20"/>
        </w:rPr>
        <w:t xml:space="preserve">the </w:t>
      </w:r>
      <w:r w:rsidR="00A139B0">
        <w:rPr>
          <w:sz w:val="20"/>
          <w:szCs w:val="20"/>
        </w:rPr>
        <w:t xml:space="preserve">best fit to data </w:t>
      </w:r>
      <w:r>
        <w:rPr>
          <w:sz w:val="20"/>
          <w:szCs w:val="20"/>
        </w:rPr>
        <w:t>(R</w:t>
      </w:r>
      <w:r w:rsidRPr="005C65F8">
        <w:rPr>
          <w:sz w:val="20"/>
          <w:szCs w:val="20"/>
          <w:vertAlign w:val="superscript"/>
        </w:rPr>
        <w:t>2</w:t>
      </w:r>
      <w:r>
        <w:rPr>
          <w:sz w:val="20"/>
          <w:szCs w:val="20"/>
        </w:rPr>
        <w:t>= 0.97).  Panel B: Conversion as a function of accumulated cellobiose in the “water” and “initial glucose experiments”.</w:t>
      </w:r>
      <w:r w:rsidR="00A139B0">
        <w:rPr>
          <w:sz w:val="20"/>
          <w:szCs w:val="20"/>
        </w:rPr>
        <w:t xml:space="preserve"> An e</w:t>
      </w:r>
      <w:r>
        <w:rPr>
          <w:sz w:val="20"/>
          <w:szCs w:val="20"/>
        </w:rPr>
        <w:t xml:space="preserve">xponential </w:t>
      </w:r>
      <w:r w:rsidR="00A139B0">
        <w:rPr>
          <w:sz w:val="20"/>
          <w:szCs w:val="20"/>
        </w:rPr>
        <w:t xml:space="preserve">decay </w:t>
      </w:r>
      <w:r>
        <w:rPr>
          <w:sz w:val="20"/>
          <w:szCs w:val="20"/>
        </w:rPr>
        <w:t>function provided the best fit to the data (R</w:t>
      </w:r>
      <w:r w:rsidRPr="005C65F8">
        <w:rPr>
          <w:sz w:val="20"/>
          <w:szCs w:val="20"/>
          <w:vertAlign w:val="superscript"/>
        </w:rPr>
        <w:t>2</w:t>
      </w:r>
      <w:r w:rsidR="00A139B0">
        <w:rPr>
          <w:sz w:val="20"/>
          <w:szCs w:val="20"/>
        </w:rPr>
        <w:t>= 0.95</w:t>
      </w:r>
      <w:r>
        <w:rPr>
          <w:sz w:val="20"/>
          <w:szCs w:val="20"/>
        </w:rPr>
        <w:t>).</w:t>
      </w:r>
    </w:p>
    <w:p w:rsidR="00A139B0" w:rsidRDefault="00A139B0" w:rsidP="004C2A1D">
      <w:pPr>
        <w:spacing w:line="480" w:lineRule="auto"/>
        <w:rPr>
          <w:b/>
          <w:sz w:val="20"/>
          <w:szCs w:val="20"/>
        </w:rPr>
      </w:pPr>
    </w:p>
    <w:p w:rsidR="004C2A1D" w:rsidRDefault="004C2A1D" w:rsidP="004C2A1D">
      <w:pPr>
        <w:spacing w:line="480" w:lineRule="auto"/>
        <w:rPr>
          <w:sz w:val="20"/>
          <w:szCs w:val="20"/>
        </w:rPr>
      </w:pPr>
      <w:r>
        <w:rPr>
          <w:b/>
          <w:sz w:val="20"/>
          <w:szCs w:val="20"/>
        </w:rPr>
        <w:t>Fig. 4: Isolation of inhibitory effect from glucose and cellobiose through variation of beta-glucosidase activity.</w:t>
      </w:r>
      <w:r>
        <w:rPr>
          <w:sz w:val="20"/>
          <w:szCs w:val="20"/>
        </w:rPr>
        <w:t xml:space="preserve"> Panel A: Isolation of the inhibitory effect of glucose. C/C</w:t>
      </w:r>
      <w:r w:rsidRPr="00AA79FF">
        <w:rPr>
          <w:sz w:val="20"/>
          <w:szCs w:val="20"/>
          <w:vertAlign w:val="subscript"/>
        </w:rPr>
        <w:t>0</w:t>
      </w:r>
      <w:r>
        <w:rPr>
          <w:sz w:val="20"/>
          <w:szCs w:val="20"/>
        </w:rPr>
        <w:t xml:space="preserve"> denotes conversion at a given glucose concentration (C) divided by the conversion in the absence of glucose, estimated by extrapolation to zero glucose (data point from high BG experiment). Panel B:  Isolation of the inhibitory effect of cellobiose. C/C</w:t>
      </w:r>
      <w:r w:rsidRPr="00AA79FF">
        <w:rPr>
          <w:sz w:val="20"/>
          <w:szCs w:val="20"/>
          <w:vertAlign w:val="subscript"/>
        </w:rPr>
        <w:t>0</w:t>
      </w:r>
      <w:r>
        <w:rPr>
          <w:sz w:val="20"/>
          <w:szCs w:val="20"/>
        </w:rPr>
        <w:t xml:space="preserve"> is calculated by divition of conversion at a given cellobiose concentration (moderate BG) with the conversion in the absence of cellobiose (high BG) but at the same glucose concentration (see insert). Insert: Conversion as a function of accumulated glucose at hig</w:t>
      </w:r>
      <w:r w:rsidR="00A139B0">
        <w:rPr>
          <w:sz w:val="20"/>
          <w:szCs w:val="20"/>
        </w:rPr>
        <w:t>h BG activity (closed circles) and moderate BG activity (open squares</w:t>
      </w:r>
      <w:r>
        <w:rPr>
          <w:sz w:val="20"/>
          <w:szCs w:val="20"/>
        </w:rPr>
        <w:t xml:space="preserve">). </w:t>
      </w:r>
    </w:p>
    <w:p w:rsidR="004C2A1D" w:rsidRDefault="004C2A1D" w:rsidP="004C2A1D">
      <w:pPr>
        <w:spacing w:line="480" w:lineRule="auto"/>
        <w:rPr>
          <w:sz w:val="20"/>
          <w:szCs w:val="20"/>
        </w:rPr>
      </w:pPr>
    </w:p>
    <w:p w:rsidR="004C2A1D" w:rsidRPr="007222E0" w:rsidRDefault="004C2A1D" w:rsidP="004C2A1D">
      <w:pPr>
        <w:spacing w:line="480" w:lineRule="auto"/>
      </w:pPr>
      <w:r w:rsidRPr="00DC35A5">
        <w:rPr>
          <w:b/>
          <w:sz w:val="20"/>
          <w:szCs w:val="20"/>
        </w:rPr>
        <w:lastRenderedPageBreak/>
        <w:t>Fig. 5:</w:t>
      </w:r>
      <w:r>
        <w:rPr>
          <w:b/>
          <w:sz w:val="20"/>
          <w:szCs w:val="20"/>
        </w:rPr>
        <w:t xml:space="preserve"> Schematic drawing of proposed inhibition mechanism in high-solid saccharification. </w:t>
      </w:r>
      <w:r w:rsidRPr="0059543B">
        <w:rPr>
          <w:sz w:val="20"/>
          <w:szCs w:val="20"/>
        </w:rPr>
        <w:t>The relative importance of the “direct” and “indirect” glucose inhibition depends on BG activity.</w:t>
      </w:r>
      <w:r>
        <w:rPr>
          <w:b/>
          <w:sz w:val="20"/>
          <w:szCs w:val="20"/>
        </w:rPr>
        <w:t xml:space="preserve"> </w:t>
      </w:r>
    </w:p>
    <w:p w:rsidR="000D42E8" w:rsidRDefault="000D42E8" w:rsidP="001929B8">
      <w:pPr>
        <w:spacing w:line="480" w:lineRule="auto"/>
      </w:pPr>
    </w:p>
    <w:p w:rsidR="00B63001" w:rsidRDefault="00B63001">
      <w:pPr>
        <w:jc w:val="center"/>
        <w:rPr>
          <w:b/>
          <w:sz w:val="28"/>
          <w:szCs w:val="28"/>
        </w:rPr>
      </w:pPr>
    </w:p>
    <w:p w:rsidR="00B63001" w:rsidRDefault="00B63001">
      <w:pPr>
        <w:jc w:val="center"/>
        <w:rPr>
          <w:b/>
          <w:sz w:val="28"/>
          <w:szCs w:val="28"/>
        </w:rPr>
      </w:pPr>
    </w:p>
    <w:p w:rsidR="005E2526" w:rsidRPr="005E2526" w:rsidRDefault="00B63001" w:rsidP="005E2526">
      <w:pPr>
        <w:jc w:val="center"/>
        <w:rPr>
          <w:rFonts w:cs="Calibri"/>
          <w:b/>
          <w:noProof/>
          <w:szCs w:val="28"/>
        </w:rPr>
      </w:pPr>
      <w:r>
        <w:rPr>
          <w:b/>
          <w:sz w:val="28"/>
          <w:szCs w:val="28"/>
        </w:rPr>
        <w:fldChar w:fldCharType="begin"/>
      </w:r>
      <w:r>
        <w:rPr>
          <w:b/>
          <w:sz w:val="28"/>
          <w:szCs w:val="28"/>
        </w:rPr>
        <w:instrText xml:space="preserve"> ADDIN REFMGR.REFLIST </w:instrText>
      </w:r>
      <w:r>
        <w:rPr>
          <w:b/>
          <w:sz w:val="28"/>
          <w:szCs w:val="28"/>
        </w:rPr>
        <w:fldChar w:fldCharType="separate"/>
      </w:r>
      <w:r w:rsidR="005E2526" w:rsidRPr="005E2526">
        <w:rPr>
          <w:rFonts w:cs="Calibri"/>
          <w:b/>
          <w:noProof/>
          <w:szCs w:val="28"/>
        </w:rPr>
        <w:t>References</w:t>
      </w:r>
    </w:p>
    <w:p w:rsidR="005E2526" w:rsidRPr="005E2526" w:rsidRDefault="005E2526" w:rsidP="005E2526">
      <w:pPr>
        <w:jc w:val="center"/>
        <w:rPr>
          <w:rFonts w:cs="Calibri"/>
          <w:b/>
          <w:noProof/>
          <w:szCs w:val="28"/>
        </w:rPr>
      </w:pP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 </w:t>
      </w:r>
      <w:r>
        <w:rPr>
          <w:rFonts w:cs="Calibri"/>
          <w:b/>
          <w:noProof/>
          <w:szCs w:val="28"/>
        </w:rPr>
        <w:tab/>
        <w:t xml:space="preserve">Gomez, L. D., Steele-King, C. G., and McQueen-Mason, S. J. (2008) </w:t>
      </w:r>
      <w:r w:rsidRPr="005E2526">
        <w:rPr>
          <w:rFonts w:cs="Calibri"/>
          <w:b/>
          <w:i/>
          <w:noProof/>
          <w:szCs w:val="28"/>
        </w:rPr>
        <w:t>New Phytologist</w:t>
      </w:r>
      <w:r>
        <w:rPr>
          <w:rFonts w:cs="Calibri"/>
          <w:b/>
          <w:noProof/>
          <w:szCs w:val="28"/>
        </w:rPr>
        <w:t xml:space="preserve"> </w:t>
      </w:r>
      <w:r w:rsidRPr="005E2526">
        <w:rPr>
          <w:rFonts w:cs="Calibri"/>
          <w:b/>
          <w:i/>
          <w:noProof/>
          <w:szCs w:val="28"/>
        </w:rPr>
        <w:t>178</w:t>
      </w:r>
      <w:r>
        <w:rPr>
          <w:rFonts w:cs="Calibri"/>
          <w:b/>
          <w:noProof/>
          <w:szCs w:val="28"/>
        </w:rPr>
        <w:t>, 473-485.</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 </w:t>
      </w:r>
      <w:r>
        <w:rPr>
          <w:rFonts w:cs="Calibri"/>
          <w:b/>
          <w:noProof/>
          <w:szCs w:val="28"/>
        </w:rPr>
        <w:tab/>
        <w:t xml:space="preserve">Galbe, M. and Zacchi, G. (2002) </w:t>
      </w:r>
      <w:r w:rsidRPr="005E2526">
        <w:rPr>
          <w:rFonts w:cs="Calibri"/>
          <w:b/>
          <w:i/>
          <w:noProof/>
          <w:szCs w:val="28"/>
        </w:rPr>
        <w:t>Applied Microbiology and Biotechnology</w:t>
      </w:r>
      <w:r>
        <w:rPr>
          <w:rFonts w:cs="Calibri"/>
          <w:b/>
          <w:noProof/>
          <w:szCs w:val="28"/>
        </w:rPr>
        <w:t xml:space="preserve"> </w:t>
      </w:r>
      <w:r w:rsidRPr="005E2526">
        <w:rPr>
          <w:rFonts w:cs="Calibri"/>
          <w:b/>
          <w:i/>
          <w:noProof/>
          <w:szCs w:val="28"/>
        </w:rPr>
        <w:t>59</w:t>
      </w:r>
      <w:r>
        <w:rPr>
          <w:rFonts w:cs="Calibri"/>
          <w:b/>
          <w:noProof/>
          <w:szCs w:val="28"/>
        </w:rPr>
        <w:t>, 618-628.</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 </w:t>
      </w:r>
      <w:r>
        <w:rPr>
          <w:rFonts w:cs="Calibri"/>
          <w:b/>
          <w:noProof/>
          <w:szCs w:val="28"/>
        </w:rPr>
        <w:tab/>
        <w:t xml:space="preserve">Lynd, L. R., Weimer, P. J., van Zyl, W. H., and Pretorius, I. S. (2002) </w:t>
      </w:r>
      <w:r w:rsidRPr="005E2526">
        <w:rPr>
          <w:rFonts w:cs="Calibri"/>
          <w:b/>
          <w:i/>
          <w:noProof/>
          <w:szCs w:val="28"/>
        </w:rPr>
        <w:t>Microbiology and Molecular Biology Reviews</w:t>
      </w:r>
      <w:r>
        <w:rPr>
          <w:rFonts w:cs="Calibri"/>
          <w:b/>
          <w:noProof/>
          <w:szCs w:val="28"/>
        </w:rPr>
        <w:t xml:space="preserve"> </w:t>
      </w:r>
      <w:r w:rsidRPr="005E2526">
        <w:rPr>
          <w:rFonts w:cs="Calibri"/>
          <w:b/>
          <w:i/>
          <w:noProof/>
          <w:szCs w:val="28"/>
        </w:rPr>
        <w:t>66</w:t>
      </w:r>
      <w:r>
        <w:rPr>
          <w:rFonts w:cs="Calibri"/>
          <w:b/>
          <w:noProof/>
          <w:szCs w:val="28"/>
        </w:rPr>
        <w:t>, 739.</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4. </w:t>
      </w:r>
      <w:r>
        <w:rPr>
          <w:rFonts w:cs="Calibri"/>
          <w:b/>
          <w:noProof/>
          <w:szCs w:val="28"/>
        </w:rPr>
        <w:tab/>
        <w:t xml:space="preserve">Zhang, Y., Himmel, M. E., and Mielenz, J. R. (2006) </w:t>
      </w:r>
      <w:r w:rsidRPr="005E2526">
        <w:rPr>
          <w:rFonts w:cs="Calibri"/>
          <w:b/>
          <w:i/>
          <w:noProof/>
          <w:szCs w:val="28"/>
        </w:rPr>
        <w:t>Biotechnology Advances</w:t>
      </w:r>
      <w:r>
        <w:rPr>
          <w:rFonts w:cs="Calibri"/>
          <w:b/>
          <w:noProof/>
          <w:szCs w:val="28"/>
        </w:rPr>
        <w:t xml:space="preserve"> </w:t>
      </w:r>
      <w:r w:rsidRPr="005E2526">
        <w:rPr>
          <w:rFonts w:cs="Calibri"/>
          <w:b/>
          <w:i/>
          <w:noProof/>
          <w:szCs w:val="28"/>
        </w:rPr>
        <w:t>24</w:t>
      </w:r>
      <w:r>
        <w:rPr>
          <w:rFonts w:cs="Calibri"/>
          <w:b/>
          <w:noProof/>
          <w:szCs w:val="28"/>
        </w:rPr>
        <w:t>, 452-481.</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5. </w:t>
      </w:r>
      <w:r>
        <w:rPr>
          <w:rFonts w:cs="Calibri"/>
          <w:b/>
          <w:noProof/>
          <w:szCs w:val="28"/>
        </w:rPr>
        <w:tab/>
        <w:t xml:space="preserve">Jorgensen, H., Kristensen, J. B., and Felby, C. (2007) </w:t>
      </w:r>
      <w:r w:rsidRPr="005E2526">
        <w:rPr>
          <w:rFonts w:cs="Calibri"/>
          <w:b/>
          <w:i/>
          <w:noProof/>
          <w:szCs w:val="28"/>
        </w:rPr>
        <w:t>Biofuels Bioproducts &amp; Biorefining-Biofpr</w:t>
      </w:r>
      <w:r>
        <w:rPr>
          <w:rFonts w:cs="Calibri"/>
          <w:b/>
          <w:noProof/>
          <w:szCs w:val="28"/>
        </w:rPr>
        <w:t xml:space="preserve"> </w:t>
      </w:r>
      <w:r w:rsidRPr="005E2526">
        <w:rPr>
          <w:rFonts w:cs="Calibri"/>
          <w:b/>
          <w:i/>
          <w:noProof/>
          <w:szCs w:val="28"/>
        </w:rPr>
        <w:t>1</w:t>
      </w:r>
      <w:r>
        <w:rPr>
          <w:rFonts w:cs="Calibri"/>
          <w:b/>
          <w:noProof/>
          <w:szCs w:val="28"/>
        </w:rPr>
        <w:t>, 119-134.</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6. </w:t>
      </w:r>
      <w:r>
        <w:rPr>
          <w:rFonts w:cs="Calibri"/>
          <w:b/>
          <w:noProof/>
          <w:szCs w:val="28"/>
        </w:rPr>
        <w:tab/>
        <w:t xml:space="preserve">Andric, P., Meyer, A. S., Jensen, P. A., and Dam-Johansen, K. (2010) </w:t>
      </w:r>
      <w:r w:rsidRPr="005E2526">
        <w:rPr>
          <w:rFonts w:cs="Calibri"/>
          <w:b/>
          <w:i/>
          <w:noProof/>
          <w:szCs w:val="28"/>
        </w:rPr>
        <w:t>Biotechnology Advances</w:t>
      </w:r>
      <w:r>
        <w:rPr>
          <w:rFonts w:cs="Calibri"/>
          <w:b/>
          <w:noProof/>
          <w:szCs w:val="28"/>
        </w:rPr>
        <w:t xml:space="preserve"> </w:t>
      </w:r>
      <w:r w:rsidRPr="005E2526">
        <w:rPr>
          <w:rFonts w:cs="Calibri"/>
          <w:b/>
          <w:i/>
          <w:noProof/>
          <w:szCs w:val="28"/>
        </w:rPr>
        <w:t>28</w:t>
      </w:r>
      <w:r>
        <w:rPr>
          <w:rFonts w:cs="Calibri"/>
          <w:b/>
          <w:noProof/>
          <w:szCs w:val="28"/>
        </w:rPr>
        <w:t>, 308-324.</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7. </w:t>
      </w:r>
      <w:r>
        <w:rPr>
          <w:rFonts w:cs="Calibri"/>
          <w:b/>
          <w:noProof/>
          <w:szCs w:val="28"/>
        </w:rPr>
        <w:tab/>
        <w:t xml:space="preserve">Ohgren, K., Vehmaanpera, J., Siika-Aho, M., Galbe, M., Viikari, L., and Zacchi, G. (2007) </w:t>
      </w:r>
      <w:r w:rsidRPr="005E2526">
        <w:rPr>
          <w:rFonts w:cs="Calibri"/>
          <w:b/>
          <w:i/>
          <w:noProof/>
          <w:szCs w:val="28"/>
        </w:rPr>
        <w:t>Enzyme and Microbial Technology</w:t>
      </w:r>
      <w:r>
        <w:rPr>
          <w:rFonts w:cs="Calibri"/>
          <w:b/>
          <w:noProof/>
          <w:szCs w:val="28"/>
        </w:rPr>
        <w:t xml:space="preserve"> </w:t>
      </w:r>
      <w:r w:rsidRPr="005E2526">
        <w:rPr>
          <w:rFonts w:cs="Calibri"/>
          <w:b/>
          <w:i/>
          <w:noProof/>
          <w:szCs w:val="28"/>
        </w:rPr>
        <w:t>40</w:t>
      </w:r>
      <w:r>
        <w:rPr>
          <w:rFonts w:cs="Calibri"/>
          <w:b/>
          <w:noProof/>
          <w:szCs w:val="28"/>
        </w:rPr>
        <w:t>, 607-613.</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8. </w:t>
      </w:r>
      <w:r>
        <w:rPr>
          <w:rFonts w:cs="Calibri"/>
          <w:b/>
          <w:noProof/>
          <w:szCs w:val="28"/>
        </w:rPr>
        <w:tab/>
        <w:t xml:space="preserve">Heinzelman, P., Snow, C. D., Wu, I., Nguyen, C., Villalobos, A., Govindarajan, S., Minshull, J., and Arnold, F. H. (2009) </w:t>
      </w:r>
      <w:r w:rsidRPr="005E2526">
        <w:rPr>
          <w:rFonts w:cs="Calibri"/>
          <w:b/>
          <w:i/>
          <w:noProof/>
          <w:szCs w:val="28"/>
        </w:rPr>
        <w:t>Proceedings of the National Academy of Sciences of the United States of America</w:t>
      </w:r>
      <w:r>
        <w:rPr>
          <w:rFonts w:cs="Calibri"/>
          <w:b/>
          <w:noProof/>
          <w:szCs w:val="28"/>
        </w:rPr>
        <w:t xml:space="preserve"> </w:t>
      </w:r>
      <w:r w:rsidRPr="005E2526">
        <w:rPr>
          <w:rFonts w:cs="Calibri"/>
          <w:b/>
          <w:i/>
          <w:noProof/>
          <w:szCs w:val="28"/>
        </w:rPr>
        <w:t>106</w:t>
      </w:r>
      <w:r>
        <w:rPr>
          <w:rFonts w:cs="Calibri"/>
          <w:b/>
          <w:noProof/>
          <w:szCs w:val="28"/>
        </w:rPr>
        <w:t>, 5610-5615.</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9. </w:t>
      </w:r>
      <w:r>
        <w:rPr>
          <w:rFonts w:cs="Calibri"/>
          <w:b/>
          <w:noProof/>
          <w:szCs w:val="28"/>
        </w:rPr>
        <w:tab/>
        <w:t xml:space="preserve">Andric, P., Meyer, A. S., Jensen, P. A., and Dam-Johansen, K. (2010) </w:t>
      </w:r>
      <w:r w:rsidRPr="005E2526">
        <w:rPr>
          <w:rFonts w:cs="Calibri"/>
          <w:b/>
          <w:i/>
          <w:noProof/>
          <w:szCs w:val="28"/>
        </w:rPr>
        <w:t>Biotechnology Advances</w:t>
      </w:r>
      <w:r>
        <w:rPr>
          <w:rFonts w:cs="Calibri"/>
          <w:b/>
          <w:noProof/>
          <w:szCs w:val="28"/>
        </w:rPr>
        <w:t xml:space="preserve"> </w:t>
      </w:r>
      <w:r w:rsidRPr="005E2526">
        <w:rPr>
          <w:rFonts w:cs="Calibri"/>
          <w:b/>
          <w:i/>
          <w:noProof/>
          <w:szCs w:val="28"/>
        </w:rPr>
        <w:t>28</w:t>
      </w:r>
      <w:r>
        <w:rPr>
          <w:rFonts w:cs="Calibri"/>
          <w:b/>
          <w:noProof/>
          <w:szCs w:val="28"/>
        </w:rPr>
        <w:t>, 407-425.</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0. </w:t>
      </w:r>
      <w:r>
        <w:rPr>
          <w:rFonts w:cs="Calibri"/>
          <w:b/>
          <w:noProof/>
          <w:szCs w:val="28"/>
        </w:rPr>
        <w:tab/>
        <w:t xml:space="preserve">Hodge, D. B., Karim, M., Schell, D. J., and McMillan, J. D. (2009) </w:t>
      </w:r>
      <w:r w:rsidRPr="005E2526">
        <w:rPr>
          <w:rFonts w:cs="Calibri"/>
          <w:b/>
          <w:i/>
          <w:noProof/>
          <w:szCs w:val="28"/>
        </w:rPr>
        <w:t>Applied Biochemistry and Biotechnology</w:t>
      </w:r>
      <w:r>
        <w:rPr>
          <w:rFonts w:cs="Calibri"/>
          <w:b/>
          <w:noProof/>
          <w:szCs w:val="28"/>
        </w:rPr>
        <w:t xml:space="preserve"> </w:t>
      </w:r>
      <w:r w:rsidRPr="005E2526">
        <w:rPr>
          <w:rFonts w:cs="Calibri"/>
          <w:b/>
          <w:i/>
          <w:noProof/>
          <w:szCs w:val="28"/>
        </w:rPr>
        <w:t>152</w:t>
      </w:r>
      <w:r>
        <w:rPr>
          <w:rFonts w:cs="Calibri"/>
          <w:b/>
          <w:noProof/>
          <w:szCs w:val="28"/>
        </w:rPr>
        <w:t>, 88-107.</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1. </w:t>
      </w:r>
      <w:r>
        <w:rPr>
          <w:rFonts w:cs="Calibri"/>
          <w:b/>
          <w:noProof/>
          <w:szCs w:val="28"/>
        </w:rPr>
        <w:tab/>
        <w:t xml:space="preserve">Wingren, A., Galbe, M., and Zacchi, G. (2003) </w:t>
      </w:r>
      <w:r w:rsidRPr="005E2526">
        <w:rPr>
          <w:rFonts w:cs="Calibri"/>
          <w:b/>
          <w:i/>
          <w:noProof/>
          <w:szCs w:val="28"/>
        </w:rPr>
        <w:t>Biotechnology Progress</w:t>
      </w:r>
      <w:r>
        <w:rPr>
          <w:rFonts w:cs="Calibri"/>
          <w:b/>
          <w:noProof/>
          <w:szCs w:val="28"/>
        </w:rPr>
        <w:t xml:space="preserve"> </w:t>
      </w:r>
      <w:r w:rsidRPr="005E2526">
        <w:rPr>
          <w:rFonts w:cs="Calibri"/>
          <w:b/>
          <w:i/>
          <w:noProof/>
          <w:szCs w:val="28"/>
        </w:rPr>
        <w:t>19</w:t>
      </w:r>
      <w:r>
        <w:rPr>
          <w:rFonts w:cs="Calibri"/>
          <w:b/>
          <w:noProof/>
          <w:szCs w:val="28"/>
        </w:rPr>
        <w:t>, 1109-1117.</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2. </w:t>
      </w:r>
      <w:r>
        <w:rPr>
          <w:rFonts w:cs="Calibri"/>
          <w:b/>
          <w:noProof/>
          <w:szCs w:val="28"/>
        </w:rPr>
        <w:tab/>
        <w:t xml:space="preserve">Humbird, D., Mohagheghi, A., Dowe, N., and Schell, D. J. (2010) </w:t>
      </w:r>
      <w:r w:rsidRPr="005E2526">
        <w:rPr>
          <w:rFonts w:cs="Calibri"/>
          <w:b/>
          <w:i/>
          <w:noProof/>
          <w:szCs w:val="28"/>
        </w:rPr>
        <w:t>Biotechnology Progress</w:t>
      </w:r>
      <w:r>
        <w:rPr>
          <w:rFonts w:cs="Calibri"/>
          <w:b/>
          <w:noProof/>
          <w:szCs w:val="28"/>
        </w:rPr>
        <w:t xml:space="preserve"> </w:t>
      </w:r>
      <w:r w:rsidRPr="005E2526">
        <w:rPr>
          <w:rFonts w:cs="Calibri"/>
          <w:b/>
          <w:i/>
          <w:noProof/>
          <w:szCs w:val="28"/>
        </w:rPr>
        <w:t>26</w:t>
      </w:r>
      <w:r>
        <w:rPr>
          <w:rFonts w:cs="Calibri"/>
          <w:b/>
          <w:noProof/>
          <w:szCs w:val="28"/>
        </w:rPr>
        <w:t>, 1245-1251.</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lastRenderedPageBreak/>
        <w:tab/>
        <w:t xml:space="preserve">13. </w:t>
      </w:r>
      <w:r>
        <w:rPr>
          <w:rFonts w:cs="Calibri"/>
          <w:b/>
          <w:noProof/>
          <w:szCs w:val="28"/>
        </w:rPr>
        <w:tab/>
        <w:t xml:space="preserve">Kristensen, J. B., Felby, C., and Jorgensen, H. (2009) </w:t>
      </w:r>
      <w:r w:rsidRPr="005E2526">
        <w:rPr>
          <w:rFonts w:cs="Calibri"/>
          <w:b/>
          <w:i/>
          <w:noProof/>
          <w:szCs w:val="28"/>
        </w:rPr>
        <w:t>Biotechnology for Biofuels</w:t>
      </w:r>
      <w:r>
        <w:rPr>
          <w:rFonts w:cs="Calibri"/>
          <w:b/>
          <w:noProof/>
          <w:szCs w:val="28"/>
        </w:rPr>
        <w:t xml:space="preserve"> </w:t>
      </w:r>
      <w:r w:rsidRPr="005E2526">
        <w:rPr>
          <w:rFonts w:cs="Calibri"/>
          <w:b/>
          <w:i/>
          <w:noProof/>
          <w:szCs w:val="28"/>
        </w:rPr>
        <w:t>2</w:t>
      </w:r>
      <w:r>
        <w:rPr>
          <w:rFonts w:cs="Calibri"/>
          <w:b/>
          <w:noProof/>
          <w:szCs w:val="28"/>
        </w:rPr>
        <w:t>.</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4. </w:t>
      </w:r>
      <w:r>
        <w:rPr>
          <w:rFonts w:cs="Calibri"/>
          <w:b/>
          <w:noProof/>
          <w:szCs w:val="28"/>
        </w:rPr>
        <w:tab/>
        <w:t xml:space="preserve">Hodge, D. B., Karim, M., Schell, D. J., and McMillan, J. D. (2008) </w:t>
      </w:r>
      <w:r w:rsidRPr="005E2526">
        <w:rPr>
          <w:rFonts w:cs="Calibri"/>
          <w:b/>
          <w:i/>
          <w:noProof/>
          <w:szCs w:val="28"/>
        </w:rPr>
        <w:t>Bioresource Technology</w:t>
      </w:r>
      <w:r>
        <w:rPr>
          <w:rFonts w:cs="Calibri"/>
          <w:b/>
          <w:noProof/>
          <w:szCs w:val="28"/>
        </w:rPr>
        <w:t xml:space="preserve"> </w:t>
      </w:r>
      <w:r w:rsidRPr="005E2526">
        <w:rPr>
          <w:rFonts w:cs="Calibri"/>
          <w:b/>
          <w:i/>
          <w:noProof/>
          <w:szCs w:val="28"/>
        </w:rPr>
        <w:t>99</w:t>
      </w:r>
      <w:r>
        <w:rPr>
          <w:rFonts w:cs="Calibri"/>
          <w:b/>
          <w:noProof/>
          <w:szCs w:val="28"/>
        </w:rPr>
        <w:t>, 8940-8948.</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5. </w:t>
      </w:r>
      <w:r>
        <w:rPr>
          <w:rFonts w:cs="Calibri"/>
          <w:b/>
          <w:noProof/>
          <w:szCs w:val="28"/>
        </w:rPr>
        <w:tab/>
        <w:t xml:space="preserve">Puri, D. J., Heaven, S., and Banks, C. J. (2013) </w:t>
      </w:r>
      <w:r w:rsidRPr="005E2526">
        <w:rPr>
          <w:rFonts w:cs="Calibri"/>
          <w:b/>
          <w:i/>
          <w:noProof/>
          <w:szCs w:val="28"/>
        </w:rPr>
        <w:t>Biotechnology for Biofuels</w:t>
      </w:r>
      <w:r>
        <w:rPr>
          <w:rFonts w:cs="Calibri"/>
          <w:b/>
          <w:noProof/>
          <w:szCs w:val="28"/>
        </w:rPr>
        <w:t xml:space="preserve"> </w:t>
      </w:r>
      <w:r w:rsidRPr="005E2526">
        <w:rPr>
          <w:rFonts w:cs="Calibri"/>
          <w:b/>
          <w:i/>
          <w:noProof/>
          <w:szCs w:val="28"/>
        </w:rPr>
        <w:t>6</w:t>
      </w:r>
      <w:r>
        <w:rPr>
          <w:rFonts w:cs="Calibri"/>
          <w:b/>
          <w:noProof/>
          <w:szCs w:val="28"/>
        </w:rPr>
        <w:t>.</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6. </w:t>
      </w:r>
      <w:r>
        <w:rPr>
          <w:rFonts w:cs="Calibri"/>
          <w:b/>
          <w:noProof/>
          <w:szCs w:val="28"/>
        </w:rPr>
        <w:tab/>
        <w:t xml:space="preserve">Holtzapple, M., Cognata, M., Shu, Y., and Hendrickson, C. (1990) </w:t>
      </w:r>
      <w:r w:rsidRPr="005E2526">
        <w:rPr>
          <w:rFonts w:cs="Calibri"/>
          <w:b/>
          <w:i/>
          <w:noProof/>
          <w:szCs w:val="28"/>
        </w:rPr>
        <w:t>Biotechnology and Bioengineering</w:t>
      </w:r>
      <w:r>
        <w:rPr>
          <w:rFonts w:cs="Calibri"/>
          <w:b/>
          <w:noProof/>
          <w:szCs w:val="28"/>
        </w:rPr>
        <w:t xml:space="preserve"> </w:t>
      </w:r>
      <w:r w:rsidRPr="005E2526">
        <w:rPr>
          <w:rFonts w:cs="Calibri"/>
          <w:b/>
          <w:i/>
          <w:noProof/>
          <w:szCs w:val="28"/>
        </w:rPr>
        <w:t>36</w:t>
      </w:r>
      <w:r>
        <w:rPr>
          <w:rFonts w:cs="Calibri"/>
          <w:b/>
          <w:noProof/>
          <w:szCs w:val="28"/>
        </w:rPr>
        <w:t>, 275-287.</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7. </w:t>
      </w:r>
      <w:r>
        <w:rPr>
          <w:rFonts w:cs="Calibri"/>
          <w:b/>
          <w:noProof/>
          <w:szCs w:val="28"/>
        </w:rPr>
        <w:tab/>
        <w:t xml:space="preserve">Du, F., Wolger, E., Wallace, L., Liu, A., Kaper, T., and Kelemen, B. (2010) </w:t>
      </w:r>
      <w:r w:rsidRPr="005E2526">
        <w:rPr>
          <w:rFonts w:cs="Calibri"/>
          <w:b/>
          <w:i/>
          <w:noProof/>
          <w:szCs w:val="28"/>
        </w:rPr>
        <w:t>Applied Biochemistry and Biotechnology</w:t>
      </w:r>
      <w:r>
        <w:rPr>
          <w:rFonts w:cs="Calibri"/>
          <w:b/>
          <w:noProof/>
          <w:szCs w:val="28"/>
        </w:rPr>
        <w:t xml:space="preserve"> </w:t>
      </w:r>
      <w:r w:rsidRPr="005E2526">
        <w:rPr>
          <w:rFonts w:cs="Calibri"/>
          <w:b/>
          <w:i/>
          <w:noProof/>
          <w:szCs w:val="28"/>
        </w:rPr>
        <w:t>161</w:t>
      </w:r>
      <w:r>
        <w:rPr>
          <w:rFonts w:cs="Calibri"/>
          <w:b/>
          <w:noProof/>
          <w:szCs w:val="28"/>
        </w:rPr>
        <w:t>, 313-317.</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8. </w:t>
      </w:r>
      <w:r>
        <w:rPr>
          <w:rFonts w:cs="Calibri"/>
          <w:b/>
          <w:noProof/>
          <w:szCs w:val="28"/>
        </w:rPr>
        <w:tab/>
        <w:t xml:space="preserve">Xiao, Z. Z., Zhang, X., Gregg, D. J., and Saddler, J. N. (2004) </w:t>
      </w:r>
      <w:r w:rsidRPr="005E2526">
        <w:rPr>
          <w:rFonts w:cs="Calibri"/>
          <w:b/>
          <w:i/>
          <w:noProof/>
          <w:szCs w:val="28"/>
        </w:rPr>
        <w:t>Applied Biochemistry and Biotechnology</w:t>
      </w:r>
      <w:r>
        <w:rPr>
          <w:rFonts w:cs="Calibri"/>
          <w:b/>
          <w:noProof/>
          <w:szCs w:val="28"/>
        </w:rPr>
        <w:t xml:space="preserve"> </w:t>
      </w:r>
      <w:r w:rsidRPr="005E2526">
        <w:rPr>
          <w:rFonts w:cs="Calibri"/>
          <w:b/>
          <w:i/>
          <w:noProof/>
          <w:szCs w:val="28"/>
        </w:rPr>
        <w:t>113</w:t>
      </w:r>
      <w:r>
        <w:rPr>
          <w:rFonts w:cs="Calibri"/>
          <w:b/>
          <w:noProof/>
          <w:szCs w:val="28"/>
        </w:rPr>
        <w:t>, 1115-1126.</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19. </w:t>
      </w:r>
      <w:r>
        <w:rPr>
          <w:rFonts w:cs="Calibri"/>
          <w:b/>
          <w:noProof/>
          <w:szCs w:val="28"/>
        </w:rPr>
        <w:tab/>
        <w:t xml:space="preserve">Modenbach, A. A. and Nokes, S. E. (2013) </w:t>
      </w:r>
      <w:r w:rsidRPr="005E2526">
        <w:rPr>
          <w:rFonts w:cs="Calibri"/>
          <w:b/>
          <w:i/>
          <w:noProof/>
          <w:szCs w:val="28"/>
        </w:rPr>
        <w:t>Biomass &amp; Bioenergy</w:t>
      </w:r>
      <w:r>
        <w:rPr>
          <w:rFonts w:cs="Calibri"/>
          <w:b/>
          <w:noProof/>
          <w:szCs w:val="28"/>
        </w:rPr>
        <w:t xml:space="preserve"> </w:t>
      </w:r>
      <w:r w:rsidRPr="005E2526">
        <w:rPr>
          <w:rFonts w:cs="Calibri"/>
          <w:b/>
          <w:i/>
          <w:noProof/>
          <w:szCs w:val="28"/>
        </w:rPr>
        <w:t>56</w:t>
      </w:r>
      <w:r>
        <w:rPr>
          <w:rFonts w:cs="Calibri"/>
          <w:b/>
          <w:noProof/>
          <w:szCs w:val="28"/>
        </w:rPr>
        <w:t>, 526-544.</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0. </w:t>
      </w:r>
      <w:r>
        <w:rPr>
          <w:rFonts w:cs="Calibri"/>
          <w:b/>
          <w:noProof/>
          <w:szCs w:val="28"/>
        </w:rPr>
        <w:tab/>
        <w:t xml:space="preserve">Roberts, K. M., Lavenson, D. M., Tozzi, E. J., McCarthy, M. J., and Jeoh, T. (2011) </w:t>
      </w:r>
      <w:r w:rsidRPr="005E2526">
        <w:rPr>
          <w:rFonts w:cs="Calibri"/>
          <w:b/>
          <w:i/>
          <w:noProof/>
          <w:szCs w:val="28"/>
        </w:rPr>
        <w:t>Cellulose</w:t>
      </w:r>
      <w:r>
        <w:rPr>
          <w:rFonts w:cs="Calibri"/>
          <w:b/>
          <w:noProof/>
          <w:szCs w:val="28"/>
        </w:rPr>
        <w:t xml:space="preserve"> </w:t>
      </w:r>
      <w:r w:rsidRPr="005E2526">
        <w:rPr>
          <w:rFonts w:cs="Calibri"/>
          <w:b/>
          <w:i/>
          <w:noProof/>
          <w:szCs w:val="28"/>
        </w:rPr>
        <w:t>18</w:t>
      </w:r>
      <w:r>
        <w:rPr>
          <w:rFonts w:cs="Calibri"/>
          <w:b/>
          <w:noProof/>
          <w:szCs w:val="28"/>
        </w:rPr>
        <w:t>, 759-773.</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1. </w:t>
      </w:r>
      <w:r>
        <w:rPr>
          <w:rFonts w:cs="Calibri"/>
          <w:b/>
          <w:noProof/>
          <w:szCs w:val="28"/>
        </w:rPr>
        <w:tab/>
        <w:t xml:space="preserve">Olsen, S., Bohlin, C., Murphy, L., Borch, K., McFarland, K., Sweeny, M., and Westh, P. (2011) </w:t>
      </w:r>
      <w:r w:rsidRPr="005E2526">
        <w:rPr>
          <w:rFonts w:cs="Calibri"/>
          <w:b/>
          <w:i/>
          <w:noProof/>
          <w:szCs w:val="28"/>
        </w:rPr>
        <w:t>Enzyme and Microbial Technology</w:t>
      </w:r>
      <w:r>
        <w:rPr>
          <w:rFonts w:cs="Calibri"/>
          <w:b/>
          <w:noProof/>
          <w:szCs w:val="28"/>
        </w:rPr>
        <w:t xml:space="preserve"> </w:t>
      </w:r>
      <w:r w:rsidRPr="005E2526">
        <w:rPr>
          <w:rFonts w:cs="Calibri"/>
          <w:b/>
          <w:i/>
          <w:noProof/>
          <w:szCs w:val="28"/>
        </w:rPr>
        <w:t>49</w:t>
      </w:r>
      <w:r>
        <w:rPr>
          <w:rFonts w:cs="Calibri"/>
          <w:b/>
          <w:noProof/>
          <w:szCs w:val="28"/>
        </w:rPr>
        <w:t>, 353-359.</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2. </w:t>
      </w:r>
      <w:r>
        <w:rPr>
          <w:rFonts w:cs="Calibri"/>
          <w:b/>
          <w:noProof/>
          <w:szCs w:val="28"/>
        </w:rPr>
        <w:tab/>
        <w:t xml:space="preserve">Ximenes, E., Kim, Y., Mosier, N., Dien, B., and Ladisch, M. (2010) </w:t>
      </w:r>
      <w:r w:rsidRPr="005E2526">
        <w:rPr>
          <w:rFonts w:cs="Calibri"/>
          <w:b/>
          <w:i/>
          <w:noProof/>
          <w:szCs w:val="28"/>
        </w:rPr>
        <w:t>Enzyme and Microbial Technology</w:t>
      </w:r>
      <w:r>
        <w:rPr>
          <w:rFonts w:cs="Calibri"/>
          <w:b/>
          <w:noProof/>
          <w:szCs w:val="28"/>
        </w:rPr>
        <w:t xml:space="preserve"> </w:t>
      </w:r>
      <w:r w:rsidRPr="005E2526">
        <w:rPr>
          <w:rFonts w:cs="Calibri"/>
          <w:b/>
          <w:i/>
          <w:noProof/>
          <w:szCs w:val="28"/>
        </w:rPr>
        <w:t>46</w:t>
      </w:r>
      <w:r>
        <w:rPr>
          <w:rFonts w:cs="Calibri"/>
          <w:b/>
          <w:noProof/>
          <w:szCs w:val="28"/>
        </w:rPr>
        <w:t>, 170-176.</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3. </w:t>
      </w:r>
      <w:r>
        <w:rPr>
          <w:rFonts w:cs="Calibri"/>
          <w:b/>
          <w:noProof/>
          <w:szCs w:val="28"/>
        </w:rPr>
        <w:tab/>
        <w:t xml:space="preserve">Baumann, M. J., Borch, K., and Westh, P. (2011) </w:t>
      </w:r>
      <w:r w:rsidRPr="005E2526">
        <w:rPr>
          <w:rFonts w:cs="Calibri"/>
          <w:b/>
          <w:i/>
          <w:noProof/>
          <w:szCs w:val="28"/>
        </w:rPr>
        <w:t>Biotechnology for Biofuels</w:t>
      </w:r>
      <w:r>
        <w:rPr>
          <w:rFonts w:cs="Calibri"/>
          <w:b/>
          <w:noProof/>
          <w:szCs w:val="28"/>
        </w:rPr>
        <w:t xml:space="preserve"> </w:t>
      </w:r>
      <w:r w:rsidRPr="005E2526">
        <w:rPr>
          <w:rFonts w:cs="Calibri"/>
          <w:b/>
          <w:i/>
          <w:noProof/>
          <w:szCs w:val="28"/>
        </w:rPr>
        <w:t>4</w:t>
      </w:r>
      <w:r>
        <w:rPr>
          <w:rFonts w:cs="Calibri"/>
          <w:b/>
          <w:noProof/>
          <w:szCs w:val="28"/>
        </w:rPr>
        <w:t>.</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4. </w:t>
      </w:r>
      <w:r>
        <w:rPr>
          <w:rFonts w:cs="Calibri"/>
          <w:b/>
          <w:noProof/>
          <w:szCs w:val="28"/>
        </w:rPr>
        <w:tab/>
        <w:t xml:space="preserve">Kim, Y., Ximenes, E., Mosier, N. S., and Ladisch, M. R. (2011) </w:t>
      </w:r>
      <w:r w:rsidRPr="005E2526">
        <w:rPr>
          <w:rFonts w:cs="Calibri"/>
          <w:b/>
          <w:i/>
          <w:noProof/>
          <w:szCs w:val="28"/>
        </w:rPr>
        <w:t>Enzyme and Microbial Technology</w:t>
      </w:r>
      <w:r>
        <w:rPr>
          <w:rFonts w:cs="Calibri"/>
          <w:b/>
          <w:noProof/>
          <w:szCs w:val="28"/>
        </w:rPr>
        <w:t xml:space="preserve"> </w:t>
      </w:r>
      <w:r w:rsidRPr="005E2526">
        <w:rPr>
          <w:rFonts w:cs="Calibri"/>
          <w:b/>
          <w:i/>
          <w:noProof/>
          <w:szCs w:val="28"/>
        </w:rPr>
        <w:t>48</w:t>
      </w:r>
      <w:r>
        <w:rPr>
          <w:rFonts w:cs="Calibri"/>
          <w:b/>
          <w:noProof/>
          <w:szCs w:val="28"/>
        </w:rPr>
        <w:t>, 408-415.</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5. </w:t>
      </w:r>
      <w:r>
        <w:rPr>
          <w:rFonts w:cs="Calibri"/>
          <w:b/>
          <w:noProof/>
          <w:szCs w:val="28"/>
        </w:rPr>
        <w:tab/>
        <w:t xml:space="preserve">Qing, Q., Yang, B., and Wyman, C. E. (2010) </w:t>
      </w:r>
      <w:r w:rsidRPr="005E2526">
        <w:rPr>
          <w:rFonts w:cs="Calibri"/>
          <w:b/>
          <w:i/>
          <w:noProof/>
          <w:szCs w:val="28"/>
        </w:rPr>
        <w:t>Bioresource Technology</w:t>
      </w:r>
      <w:r>
        <w:rPr>
          <w:rFonts w:cs="Calibri"/>
          <w:b/>
          <w:noProof/>
          <w:szCs w:val="28"/>
        </w:rPr>
        <w:t xml:space="preserve"> </w:t>
      </w:r>
      <w:r w:rsidRPr="005E2526">
        <w:rPr>
          <w:rFonts w:cs="Calibri"/>
          <w:b/>
          <w:i/>
          <w:noProof/>
          <w:szCs w:val="28"/>
        </w:rPr>
        <w:t>101</w:t>
      </w:r>
      <w:r>
        <w:rPr>
          <w:rFonts w:cs="Calibri"/>
          <w:b/>
          <w:noProof/>
          <w:szCs w:val="28"/>
        </w:rPr>
        <w:t>, 9624-9630.</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6. </w:t>
      </w:r>
      <w:r>
        <w:rPr>
          <w:rFonts w:cs="Calibri"/>
          <w:b/>
          <w:noProof/>
          <w:szCs w:val="28"/>
        </w:rPr>
        <w:tab/>
        <w:t xml:space="preserve">Kristensen, J. B., Felby, C., and Jorgensen, H. (2009) </w:t>
      </w:r>
      <w:r w:rsidRPr="005E2526">
        <w:rPr>
          <w:rFonts w:cs="Calibri"/>
          <w:b/>
          <w:i/>
          <w:noProof/>
          <w:szCs w:val="28"/>
        </w:rPr>
        <w:t>Applied Biochemistry and Biotechnology</w:t>
      </w:r>
      <w:r>
        <w:rPr>
          <w:rFonts w:cs="Calibri"/>
          <w:b/>
          <w:noProof/>
          <w:szCs w:val="28"/>
        </w:rPr>
        <w:t xml:space="preserve"> </w:t>
      </w:r>
      <w:r w:rsidRPr="005E2526">
        <w:rPr>
          <w:rFonts w:cs="Calibri"/>
          <w:b/>
          <w:i/>
          <w:noProof/>
          <w:szCs w:val="28"/>
        </w:rPr>
        <w:t>156</w:t>
      </w:r>
      <w:r>
        <w:rPr>
          <w:rFonts w:cs="Calibri"/>
          <w:b/>
          <w:noProof/>
          <w:szCs w:val="28"/>
        </w:rPr>
        <w:t>, 557-562.</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7. </w:t>
      </w:r>
      <w:r>
        <w:rPr>
          <w:rFonts w:cs="Calibri"/>
          <w:b/>
          <w:noProof/>
          <w:szCs w:val="28"/>
        </w:rPr>
        <w:tab/>
        <w:t xml:space="preserve">Selig, M. J., Hsieh, C. W. C., Thygesen, L. G., Himmel, M. E., Felby, C., and Decker, S. R. (2012) </w:t>
      </w:r>
      <w:r w:rsidRPr="005E2526">
        <w:rPr>
          <w:rFonts w:cs="Calibri"/>
          <w:b/>
          <w:i/>
          <w:noProof/>
          <w:szCs w:val="28"/>
        </w:rPr>
        <w:t>Biotechnology Progress</w:t>
      </w:r>
      <w:r>
        <w:rPr>
          <w:rFonts w:cs="Calibri"/>
          <w:b/>
          <w:noProof/>
          <w:szCs w:val="28"/>
        </w:rPr>
        <w:t xml:space="preserve"> </w:t>
      </w:r>
      <w:r w:rsidRPr="005E2526">
        <w:rPr>
          <w:rFonts w:cs="Calibri"/>
          <w:b/>
          <w:i/>
          <w:noProof/>
          <w:szCs w:val="28"/>
        </w:rPr>
        <w:t>28</w:t>
      </w:r>
      <w:r>
        <w:rPr>
          <w:rFonts w:cs="Calibri"/>
          <w:b/>
          <w:noProof/>
          <w:szCs w:val="28"/>
        </w:rPr>
        <w:t>, 1478-1490.</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8. </w:t>
      </w:r>
      <w:r>
        <w:rPr>
          <w:rFonts w:cs="Calibri"/>
          <w:b/>
          <w:noProof/>
          <w:szCs w:val="28"/>
        </w:rPr>
        <w:tab/>
        <w:t xml:space="preserve">Murphy, L., Borch, K., McFarland, K., Bohlin, C., and Westh, P. (2010) </w:t>
      </w:r>
      <w:r w:rsidRPr="005E2526">
        <w:rPr>
          <w:rFonts w:cs="Calibri"/>
          <w:b/>
          <w:i/>
          <w:noProof/>
          <w:szCs w:val="28"/>
        </w:rPr>
        <w:t>Enzyme and Microbial Technology</w:t>
      </w:r>
      <w:r>
        <w:rPr>
          <w:rFonts w:cs="Calibri"/>
          <w:b/>
          <w:noProof/>
          <w:szCs w:val="28"/>
        </w:rPr>
        <w:t xml:space="preserve"> </w:t>
      </w:r>
      <w:r w:rsidRPr="005E2526">
        <w:rPr>
          <w:rFonts w:cs="Calibri"/>
          <w:b/>
          <w:i/>
          <w:noProof/>
          <w:szCs w:val="28"/>
        </w:rPr>
        <w:t>46</w:t>
      </w:r>
      <w:r>
        <w:rPr>
          <w:rFonts w:cs="Calibri"/>
          <w:b/>
          <w:noProof/>
          <w:szCs w:val="28"/>
        </w:rPr>
        <w:t>, 141-146.</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29. </w:t>
      </w:r>
      <w:r>
        <w:rPr>
          <w:rFonts w:cs="Calibri"/>
          <w:b/>
          <w:noProof/>
          <w:szCs w:val="28"/>
        </w:rPr>
        <w:tab/>
        <w:t xml:space="preserve">Ghose, T. K. (1987) </w:t>
      </w:r>
      <w:r w:rsidRPr="005E2526">
        <w:rPr>
          <w:rFonts w:cs="Calibri"/>
          <w:b/>
          <w:i/>
          <w:noProof/>
          <w:szCs w:val="28"/>
        </w:rPr>
        <w:t>Pure and Applied Chemistry</w:t>
      </w:r>
      <w:r>
        <w:rPr>
          <w:rFonts w:cs="Calibri"/>
          <w:b/>
          <w:noProof/>
          <w:szCs w:val="28"/>
        </w:rPr>
        <w:t xml:space="preserve"> </w:t>
      </w:r>
      <w:r w:rsidRPr="005E2526">
        <w:rPr>
          <w:rFonts w:cs="Calibri"/>
          <w:b/>
          <w:i/>
          <w:noProof/>
          <w:szCs w:val="28"/>
        </w:rPr>
        <w:t>59</w:t>
      </w:r>
      <w:r>
        <w:rPr>
          <w:rFonts w:cs="Calibri"/>
          <w:b/>
          <w:noProof/>
          <w:szCs w:val="28"/>
        </w:rPr>
        <w:t>, 257-268.</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0. </w:t>
      </w:r>
      <w:r>
        <w:rPr>
          <w:rFonts w:cs="Calibri"/>
          <w:b/>
          <w:noProof/>
          <w:szCs w:val="28"/>
        </w:rPr>
        <w:tab/>
        <w:t xml:space="preserve">Olsen, S. N., Lumby, E., McFarland, K., Borch, K., and Westh, P. (2011) </w:t>
      </w:r>
      <w:r w:rsidRPr="005E2526">
        <w:rPr>
          <w:rFonts w:cs="Calibri"/>
          <w:b/>
          <w:i/>
          <w:noProof/>
          <w:szCs w:val="28"/>
        </w:rPr>
        <w:t>Applied Biochemistry and Biotechnology</w:t>
      </w:r>
      <w:r>
        <w:rPr>
          <w:rFonts w:cs="Calibri"/>
          <w:b/>
          <w:noProof/>
          <w:szCs w:val="28"/>
        </w:rPr>
        <w:t xml:space="preserve"> </w:t>
      </w:r>
      <w:r w:rsidRPr="005E2526">
        <w:rPr>
          <w:rFonts w:cs="Calibri"/>
          <w:b/>
          <w:i/>
          <w:noProof/>
          <w:szCs w:val="28"/>
        </w:rPr>
        <w:t>163</w:t>
      </w:r>
      <w:r>
        <w:rPr>
          <w:rFonts w:cs="Calibri"/>
          <w:b/>
          <w:noProof/>
          <w:szCs w:val="28"/>
        </w:rPr>
        <w:t>, 626-635.</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1. </w:t>
      </w:r>
      <w:r>
        <w:rPr>
          <w:rFonts w:cs="Calibri"/>
          <w:b/>
          <w:noProof/>
          <w:szCs w:val="28"/>
        </w:rPr>
        <w:tab/>
        <w:t xml:space="preserve">Berlin, A., Maximenko, V., Gilkes, N., and Saddler, J. (2007) </w:t>
      </w:r>
      <w:r w:rsidRPr="005E2526">
        <w:rPr>
          <w:rFonts w:cs="Calibri"/>
          <w:b/>
          <w:i/>
          <w:noProof/>
          <w:szCs w:val="28"/>
        </w:rPr>
        <w:t>Biotechnology and Bioengineering</w:t>
      </w:r>
      <w:r>
        <w:rPr>
          <w:rFonts w:cs="Calibri"/>
          <w:b/>
          <w:noProof/>
          <w:szCs w:val="28"/>
        </w:rPr>
        <w:t xml:space="preserve"> </w:t>
      </w:r>
      <w:r w:rsidRPr="005E2526">
        <w:rPr>
          <w:rFonts w:cs="Calibri"/>
          <w:b/>
          <w:i/>
          <w:noProof/>
          <w:szCs w:val="28"/>
        </w:rPr>
        <w:t>97</w:t>
      </w:r>
      <w:r>
        <w:rPr>
          <w:rFonts w:cs="Calibri"/>
          <w:b/>
          <w:noProof/>
          <w:szCs w:val="28"/>
        </w:rPr>
        <w:t>, 287-296.</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lastRenderedPageBreak/>
        <w:tab/>
        <w:t xml:space="preserve">32. </w:t>
      </w:r>
      <w:r>
        <w:rPr>
          <w:rFonts w:cs="Calibri"/>
          <w:b/>
          <w:noProof/>
          <w:szCs w:val="28"/>
        </w:rPr>
        <w:tab/>
        <w:t xml:space="preserve">O'Dwyer, J. P., Zhu, L., Granda, C. B., and Holtzapple, M. T. (2007) </w:t>
      </w:r>
      <w:r w:rsidRPr="005E2526">
        <w:rPr>
          <w:rFonts w:cs="Calibri"/>
          <w:b/>
          <w:i/>
          <w:noProof/>
          <w:szCs w:val="28"/>
        </w:rPr>
        <w:t>Bioresource Technology</w:t>
      </w:r>
      <w:r>
        <w:rPr>
          <w:rFonts w:cs="Calibri"/>
          <w:b/>
          <w:noProof/>
          <w:szCs w:val="28"/>
        </w:rPr>
        <w:t xml:space="preserve"> </w:t>
      </w:r>
      <w:r w:rsidRPr="005E2526">
        <w:rPr>
          <w:rFonts w:cs="Calibri"/>
          <w:b/>
          <w:i/>
          <w:noProof/>
          <w:szCs w:val="28"/>
        </w:rPr>
        <w:t>98</w:t>
      </w:r>
      <w:r>
        <w:rPr>
          <w:rFonts w:cs="Calibri"/>
          <w:b/>
          <w:noProof/>
          <w:szCs w:val="28"/>
        </w:rPr>
        <w:t>, 2969-2977.</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3. </w:t>
      </w:r>
      <w:r>
        <w:rPr>
          <w:rFonts w:cs="Calibri"/>
          <w:b/>
          <w:noProof/>
          <w:szCs w:val="28"/>
        </w:rPr>
        <w:tab/>
        <w:t xml:space="preserve">Bohlin, C., Olsen, S. N., Morant, M. D., Patkar, S., Borch, K., and Westh, P. (2010) </w:t>
      </w:r>
      <w:r w:rsidRPr="005E2526">
        <w:rPr>
          <w:rFonts w:cs="Calibri"/>
          <w:b/>
          <w:i/>
          <w:noProof/>
          <w:szCs w:val="28"/>
        </w:rPr>
        <w:t>Biotechnology and Bioengineering</w:t>
      </w:r>
      <w:r>
        <w:rPr>
          <w:rFonts w:cs="Calibri"/>
          <w:b/>
          <w:noProof/>
          <w:szCs w:val="28"/>
        </w:rPr>
        <w:t xml:space="preserve"> </w:t>
      </w:r>
      <w:r w:rsidRPr="005E2526">
        <w:rPr>
          <w:rFonts w:cs="Calibri"/>
          <w:b/>
          <w:i/>
          <w:noProof/>
          <w:szCs w:val="28"/>
        </w:rPr>
        <w:t>107</w:t>
      </w:r>
      <w:r>
        <w:rPr>
          <w:rFonts w:cs="Calibri"/>
          <w:b/>
          <w:noProof/>
          <w:szCs w:val="28"/>
        </w:rPr>
        <w:t>, 943-952.</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4. </w:t>
      </w:r>
      <w:r>
        <w:rPr>
          <w:rFonts w:cs="Calibri"/>
          <w:b/>
          <w:noProof/>
          <w:szCs w:val="28"/>
        </w:rPr>
        <w:tab/>
        <w:t xml:space="preserve">Singhania, R. R., Patel, A. K., Sukumaran, R. K., Larroche, C., and Pandey, A. (2013) </w:t>
      </w:r>
      <w:r w:rsidRPr="005E2526">
        <w:rPr>
          <w:rFonts w:cs="Calibri"/>
          <w:b/>
          <w:i/>
          <w:noProof/>
          <w:szCs w:val="28"/>
        </w:rPr>
        <w:t>Bioresource Technology</w:t>
      </w:r>
      <w:r>
        <w:rPr>
          <w:rFonts w:cs="Calibri"/>
          <w:b/>
          <w:noProof/>
          <w:szCs w:val="28"/>
        </w:rPr>
        <w:t xml:space="preserve"> </w:t>
      </w:r>
      <w:r w:rsidRPr="005E2526">
        <w:rPr>
          <w:rFonts w:cs="Calibri"/>
          <w:b/>
          <w:i/>
          <w:noProof/>
          <w:szCs w:val="28"/>
        </w:rPr>
        <w:t>127</w:t>
      </w:r>
      <w:r>
        <w:rPr>
          <w:rFonts w:cs="Calibri"/>
          <w:b/>
          <w:noProof/>
          <w:szCs w:val="28"/>
        </w:rPr>
        <w:t>, 500-507.</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5. </w:t>
      </w:r>
      <w:r>
        <w:rPr>
          <w:rFonts w:cs="Calibri"/>
          <w:b/>
          <w:noProof/>
          <w:szCs w:val="28"/>
        </w:rPr>
        <w:tab/>
        <w:t xml:space="preserve">Hsieh, C. w., Cannella, D., Jorgensen, H., Felby, C., and Thygesen, L. G. (2014) </w:t>
      </w:r>
      <w:r w:rsidRPr="005E2526">
        <w:rPr>
          <w:rFonts w:cs="Calibri"/>
          <w:b/>
          <w:i/>
          <w:noProof/>
          <w:szCs w:val="28"/>
        </w:rPr>
        <w:t>Journal of Agricultural and Food Chemistry</w:t>
      </w:r>
      <w:r>
        <w:rPr>
          <w:rFonts w:cs="Calibri"/>
          <w:b/>
          <w:noProof/>
          <w:szCs w:val="28"/>
        </w:rPr>
        <w:t xml:space="preserve"> </w:t>
      </w:r>
      <w:r w:rsidRPr="005E2526">
        <w:rPr>
          <w:rFonts w:cs="Calibri"/>
          <w:b/>
          <w:i/>
          <w:noProof/>
          <w:szCs w:val="28"/>
        </w:rPr>
        <w:t>62</w:t>
      </w:r>
      <w:r>
        <w:rPr>
          <w:rFonts w:cs="Calibri"/>
          <w:b/>
          <w:noProof/>
          <w:szCs w:val="28"/>
        </w:rPr>
        <w:t>, 3800-3805.</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6. </w:t>
      </w:r>
      <w:r>
        <w:rPr>
          <w:rFonts w:cs="Calibri"/>
          <w:b/>
          <w:noProof/>
          <w:szCs w:val="28"/>
        </w:rPr>
        <w:tab/>
        <w:t xml:space="preserve">Olsen, S., Ramlov, H., and Westh, P. (2007) </w:t>
      </w:r>
      <w:r w:rsidRPr="005E2526">
        <w:rPr>
          <w:rFonts w:cs="Calibri"/>
          <w:b/>
          <w:i/>
          <w:noProof/>
          <w:szCs w:val="28"/>
        </w:rPr>
        <w:t>Comparative Biochemistry and Physiology A-Molecular &amp; Integrative Physiology</w:t>
      </w:r>
      <w:r>
        <w:rPr>
          <w:rFonts w:cs="Calibri"/>
          <w:b/>
          <w:noProof/>
          <w:szCs w:val="28"/>
        </w:rPr>
        <w:t xml:space="preserve"> </w:t>
      </w:r>
      <w:r w:rsidRPr="005E2526">
        <w:rPr>
          <w:rFonts w:cs="Calibri"/>
          <w:b/>
          <w:i/>
          <w:noProof/>
          <w:szCs w:val="28"/>
        </w:rPr>
        <w:t>148</w:t>
      </w:r>
      <w:r>
        <w:rPr>
          <w:rFonts w:cs="Calibri"/>
          <w:b/>
          <w:noProof/>
          <w:szCs w:val="28"/>
        </w:rPr>
        <w:t>, 339-345.</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7. </w:t>
      </w:r>
      <w:r>
        <w:rPr>
          <w:rFonts w:cs="Calibri"/>
          <w:b/>
          <w:noProof/>
          <w:szCs w:val="28"/>
        </w:rPr>
        <w:tab/>
        <w:t xml:space="preserve">Kumar, R. and Wyman, C. (2009) </w:t>
      </w:r>
      <w:r w:rsidRPr="005E2526">
        <w:rPr>
          <w:rFonts w:cs="Calibri"/>
          <w:b/>
          <w:i/>
          <w:noProof/>
          <w:szCs w:val="28"/>
        </w:rPr>
        <w:t>Biotechnology and Bioengineering</w:t>
      </w:r>
      <w:r>
        <w:rPr>
          <w:rFonts w:cs="Calibri"/>
          <w:b/>
          <w:noProof/>
          <w:szCs w:val="28"/>
        </w:rPr>
        <w:t xml:space="preserve"> </w:t>
      </w:r>
      <w:r w:rsidRPr="005E2526">
        <w:rPr>
          <w:rFonts w:cs="Calibri"/>
          <w:b/>
          <w:i/>
          <w:noProof/>
          <w:szCs w:val="28"/>
        </w:rPr>
        <w:t>102</w:t>
      </w:r>
      <w:r>
        <w:rPr>
          <w:rFonts w:cs="Calibri"/>
          <w:b/>
          <w:noProof/>
          <w:szCs w:val="28"/>
        </w:rPr>
        <w:t>, 457-467.</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8. </w:t>
      </w:r>
      <w:r>
        <w:rPr>
          <w:rFonts w:cs="Calibri"/>
          <w:b/>
          <w:noProof/>
          <w:szCs w:val="28"/>
        </w:rPr>
        <w:tab/>
        <w:t xml:space="preserve">Murphy, L., Bohlin, C., Baumann, M. J., Olsen, S. N., Sorensen, T. H., Anderson, L., Borch, K., and Westh, P. (2013) </w:t>
      </w:r>
      <w:r w:rsidRPr="005E2526">
        <w:rPr>
          <w:rFonts w:cs="Calibri"/>
          <w:b/>
          <w:i/>
          <w:noProof/>
          <w:szCs w:val="28"/>
        </w:rPr>
        <w:t>Enzyme and Microbial Technology</w:t>
      </w:r>
      <w:r>
        <w:rPr>
          <w:rFonts w:cs="Calibri"/>
          <w:b/>
          <w:noProof/>
          <w:szCs w:val="28"/>
        </w:rPr>
        <w:t xml:space="preserve"> </w:t>
      </w:r>
      <w:r w:rsidRPr="005E2526">
        <w:rPr>
          <w:rFonts w:cs="Calibri"/>
          <w:b/>
          <w:i/>
          <w:noProof/>
          <w:szCs w:val="28"/>
        </w:rPr>
        <w:t>52</w:t>
      </w:r>
      <w:r>
        <w:rPr>
          <w:rFonts w:cs="Calibri"/>
          <w:b/>
          <w:noProof/>
          <w:szCs w:val="28"/>
        </w:rPr>
        <w:t>, 163-169.</w:t>
      </w:r>
    </w:p>
    <w:p w:rsidR="005E2526" w:rsidRDefault="005E2526" w:rsidP="005E2526">
      <w:pPr>
        <w:tabs>
          <w:tab w:val="right" w:pos="540"/>
          <w:tab w:val="left" w:pos="720"/>
        </w:tabs>
        <w:spacing w:after="240" w:line="240" w:lineRule="auto"/>
        <w:ind w:left="720" w:hanging="720"/>
        <w:rPr>
          <w:rFonts w:cs="Calibri"/>
          <w:b/>
          <w:noProof/>
          <w:szCs w:val="28"/>
        </w:rPr>
      </w:pPr>
      <w:r>
        <w:rPr>
          <w:rFonts w:cs="Calibri"/>
          <w:b/>
          <w:noProof/>
          <w:szCs w:val="28"/>
        </w:rPr>
        <w:tab/>
        <w:t xml:space="preserve">39. </w:t>
      </w:r>
      <w:r>
        <w:rPr>
          <w:rFonts w:cs="Calibri"/>
          <w:b/>
          <w:noProof/>
          <w:szCs w:val="28"/>
        </w:rPr>
        <w:tab/>
        <w:t xml:space="preserve">Gruno, M., Valjamae, P., Pettersson, G., and Johansson, G. (2004) </w:t>
      </w:r>
      <w:r w:rsidRPr="005E2526">
        <w:rPr>
          <w:rFonts w:cs="Calibri"/>
          <w:b/>
          <w:i/>
          <w:noProof/>
          <w:szCs w:val="28"/>
        </w:rPr>
        <w:t>Biotechnology and Bioengineering</w:t>
      </w:r>
      <w:r>
        <w:rPr>
          <w:rFonts w:cs="Calibri"/>
          <w:b/>
          <w:noProof/>
          <w:szCs w:val="28"/>
        </w:rPr>
        <w:t xml:space="preserve"> </w:t>
      </w:r>
      <w:r w:rsidRPr="005E2526">
        <w:rPr>
          <w:rFonts w:cs="Calibri"/>
          <w:b/>
          <w:i/>
          <w:noProof/>
          <w:szCs w:val="28"/>
        </w:rPr>
        <w:t>86</w:t>
      </w:r>
      <w:r>
        <w:rPr>
          <w:rFonts w:cs="Calibri"/>
          <w:b/>
          <w:noProof/>
          <w:szCs w:val="28"/>
        </w:rPr>
        <w:t>, 503-511.</w:t>
      </w:r>
    </w:p>
    <w:p w:rsidR="005E2526" w:rsidRDefault="005E2526" w:rsidP="005E2526">
      <w:pPr>
        <w:tabs>
          <w:tab w:val="right" w:pos="540"/>
          <w:tab w:val="left" w:pos="720"/>
        </w:tabs>
        <w:spacing w:after="0" w:line="240" w:lineRule="auto"/>
        <w:ind w:left="720" w:hanging="720"/>
        <w:rPr>
          <w:rFonts w:cs="Calibri"/>
          <w:b/>
          <w:noProof/>
          <w:szCs w:val="28"/>
        </w:rPr>
      </w:pPr>
      <w:r>
        <w:rPr>
          <w:rFonts w:cs="Calibri"/>
          <w:b/>
          <w:noProof/>
          <w:szCs w:val="28"/>
        </w:rPr>
        <w:tab/>
        <w:t xml:space="preserve">40. </w:t>
      </w:r>
      <w:r>
        <w:rPr>
          <w:rFonts w:cs="Calibri"/>
          <w:b/>
          <w:noProof/>
          <w:szCs w:val="28"/>
        </w:rPr>
        <w:tab/>
        <w:t xml:space="preserve">Teugjas, H. and Vaeljamaee, P. (2013) </w:t>
      </w:r>
      <w:r w:rsidRPr="005E2526">
        <w:rPr>
          <w:rFonts w:cs="Calibri"/>
          <w:b/>
          <w:i/>
          <w:noProof/>
          <w:szCs w:val="28"/>
        </w:rPr>
        <w:t>Biotechnology for Biofuels</w:t>
      </w:r>
      <w:r>
        <w:rPr>
          <w:rFonts w:cs="Calibri"/>
          <w:b/>
          <w:noProof/>
          <w:szCs w:val="28"/>
        </w:rPr>
        <w:t xml:space="preserve"> </w:t>
      </w:r>
      <w:r w:rsidRPr="005E2526">
        <w:rPr>
          <w:rFonts w:cs="Calibri"/>
          <w:b/>
          <w:i/>
          <w:noProof/>
          <w:szCs w:val="28"/>
        </w:rPr>
        <w:t>6</w:t>
      </w:r>
      <w:r>
        <w:rPr>
          <w:rFonts w:cs="Calibri"/>
          <w:b/>
          <w:noProof/>
          <w:szCs w:val="28"/>
        </w:rPr>
        <w:t>.</w:t>
      </w:r>
    </w:p>
    <w:p w:rsidR="005E2526" w:rsidRDefault="005E2526" w:rsidP="005E2526">
      <w:pPr>
        <w:tabs>
          <w:tab w:val="right" w:pos="540"/>
          <w:tab w:val="left" w:pos="720"/>
        </w:tabs>
        <w:spacing w:after="0" w:line="240" w:lineRule="auto"/>
        <w:ind w:left="720" w:hanging="720"/>
        <w:rPr>
          <w:rFonts w:cs="Calibri"/>
          <w:b/>
          <w:noProof/>
          <w:szCs w:val="28"/>
        </w:rPr>
      </w:pPr>
    </w:p>
    <w:p w:rsidR="001079AB" w:rsidRDefault="00B63001" w:rsidP="001079AB">
      <w:pPr>
        <w:spacing w:line="480" w:lineRule="auto"/>
        <w:rPr>
          <w:b/>
          <w:sz w:val="20"/>
          <w:szCs w:val="20"/>
        </w:rPr>
      </w:pPr>
      <w:r>
        <w:rPr>
          <w:b/>
          <w:sz w:val="28"/>
          <w:szCs w:val="28"/>
        </w:rPr>
        <w:fldChar w:fldCharType="end"/>
      </w:r>
      <w:r w:rsidR="001079AB" w:rsidRPr="001079AB">
        <w:rPr>
          <w:b/>
          <w:sz w:val="20"/>
          <w:szCs w:val="20"/>
        </w:rPr>
        <w:t xml:space="preserve"> </w:t>
      </w:r>
    </w:p>
    <w:p w:rsidR="001079AB" w:rsidRDefault="001079AB" w:rsidP="001079AB">
      <w:pPr>
        <w:spacing w:line="480" w:lineRule="auto"/>
        <w:rPr>
          <w:sz w:val="20"/>
          <w:szCs w:val="20"/>
        </w:rPr>
      </w:pPr>
    </w:p>
    <w:p w:rsidR="001079AB" w:rsidRDefault="001079AB" w:rsidP="001079AB">
      <w:pPr>
        <w:spacing w:line="480" w:lineRule="auto"/>
        <w:rPr>
          <w:sz w:val="20"/>
          <w:szCs w:val="20"/>
        </w:rPr>
      </w:pPr>
    </w:p>
    <w:p w:rsidR="001079AB" w:rsidRPr="00A54D47" w:rsidRDefault="001079AB" w:rsidP="001079AB">
      <w:pPr>
        <w:spacing w:line="480" w:lineRule="auto"/>
      </w:pPr>
    </w:p>
    <w:p w:rsidR="001079AB" w:rsidRDefault="001079AB" w:rsidP="001079AB">
      <w:pPr>
        <w:spacing w:line="480" w:lineRule="auto"/>
        <w:rPr>
          <w:b/>
          <w:sz w:val="20"/>
          <w:szCs w:val="20"/>
        </w:rPr>
      </w:pPr>
    </w:p>
    <w:p w:rsidR="00B1595C" w:rsidRPr="00B1595C" w:rsidRDefault="00B1595C" w:rsidP="00B63001">
      <w:pPr>
        <w:rPr>
          <w:b/>
          <w:sz w:val="28"/>
          <w:szCs w:val="28"/>
        </w:rPr>
      </w:pPr>
    </w:p>
    <w:sectPr w:rsidR="00B1595C" w:rsidRPr="00B1595C" w:rsidSect="006D405A">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2FD0" w:rsidRDefault="00012FD0" w:rsidP="00A10459">
      <w:pPr>
        <w:spacing w:after="0" w:line="240" w:lineRule="auto"/>
      </w:pPr>
      <w:r>
        <w:separator/>
      </w:r>
    </w:p>
  </w:endnote>
  <w:endnote w:type="continuationSeparator" w:id="0">
    <w:p w:rsidR="00012FD0" w:rsidRDefault="00012FD0" w:rsidP="00A10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8571277"/>
      <w:docPartObj>
        <w:docPartGallery w:val="Page Numbers (Bottom of Page)"/>
        <w:docPartUnique/>
      </w:docPartObj>
    </w:sdtPr>
    <w:sdtEndPr>
      <w:rPr>
        <w:noProof/>
      </w:rPr>
    </w:sdtEndPr>
    <w:sdtContent>
      <w:p w:rsidR="005D3D7C" w:rsidRDefault="005D3D7C">
        <w:pPr>
          <w:pStyle w:val="Sidefod"/>
          <w:jc w:val="center"/>
        </w:pPr>
        <w:r>
          <w:fldChar w:fldCharType="begin"/>
        </w:r>
        <w:r>
          <w:instrText xml:space="preserve"> PAGE   \* MERGEFORMAT </w:instrText>
        </w:r>
        <w:r>
          <w:fldChar w:fldCharType="separate"/>
        </w:r>
        <w:r w:rsidR="002645D0">
          <w:rPr>
            <w:noProof/>
          </w:rPr>
          <w:t>1</w:t>
        </w:r>
        <w:r>
          <w:rPr>
            <w:noProof/>
          </w:rPr>
          <w:fldChar w:fldCharType="end"/>
        </w:r>
      </w:p>
    </w:sdtContent>
  </w:sdt>
  <w:p w:rsidR="005D3D7C" w:rsidRDefault="005D3D7C">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2FD0" w:rsidRDefault="00012FD0" w:rsidP="00A10459">
      <w:pPr>
        <w:spacing w:after="0" w:line="240" w:lineRule="auto"/>
      </w:pPr>
      <w:r>
        <w:separator/>
      </w:r>
    </w:p>
  </w:footnote>
  <w:footnote w:type="continuationSeparator" w:id="0">
    <w:p w:rsidR="00012FD0" w:rsidRDefault="00012FD0" w:rsidP="00A104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13F85"/>
    <w:multiLevelType w:val="hybridMultilevel"/>
    <w:tmpl w:val="B91E446E"/>
    <w:lvl w:ilvl="0" w:tplc="020CD180">
      <w:start w:val="400"/>
      <w:numFmt w:val="bullet"/>
      <w:lvlText w:val=""/>
      <w:lvlJc w:val="left"/>
      <w:pPr>
        <w:ind w:left="720" w:hanging="360"/>
      </w:pPr>
      <w:rPr>
        <w:rFonts w:ascii="Wingdings" w:eastAsia="Calibri" w:hAnsi="Wingdings"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199944FC"/>
    <w:multiLevelType w:val="hybridMultilevel"/>
    <w:tmpl w:val="551C6E3C"/>
    <w:lvl w:ilvl="0" w:tplc="9C8E6104">
      <w:start w:val="140"/>
      <w:numFmt w:val="bullet"/>
      <w:lvlText w:val=""/>
      <w:lvlJc w:val="left"/>
      <w:pPr>
        <w:ind w:left="720" w:hanging="360"/>
      </w:pPr>
      <w:rPr>
        <w:rFonts w:ascii="Wingdings" w:eastAsia="Calibri" w:hAnsi="Wingdings"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3013727D"/>
    <w:multiLevelType w:val="hybridMultilevel"/>
    <w:tmpl w:val="5D4CAD92"/>
    <w:lvl w:ilvl="0" w:tplc="7FA2F660">
      <w:start w:val="400"/>
      <w:numFmt w:val="bullet"/>
      <w:lvlText w:val=""/>
      <w:lvlJc w:val="left"/>
      <w:pPr>
        <w:ind w:left="720" w:hanging="360"/>
      </w:pPr>
      <w:rPr>
        <w:rFonts w:ascii="Wingdings" w:eastAsia="Calibri" w:hAnsi="Wingdings"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5799524D"/>
    <w:multiLevelType w:val="hybridMultilevel"/>
    <w:tmpl w:val="FE746782"/>
    <w:lvl w:ilvl="0" w:tplc="9716B504">
      <w:start w:val="400"/>
      <w:numFmt w:val="bullet"/>
      <w:lvlText w:val=""/>
      <w:lvlJc w:val="left"/>
      <w:pPr>
        <w:ind w:left="720" w:hanging="360"/>
      </w:pPr>
      <w:rPr>
        <w:rFonts w:ascii="Wingdings" w:eastAsia="Calibri" w:hAnsi="Wingdings"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pHD.enl&lt;/item&gt;&lt;/Libraries&gt;&lt;/ENLibraries&gt;"/>
    <w:docVar w:name="REFMGR.InstantFormat" w:val="&lt;ENInstantFormat&gt;&lt;Enabled&gt;1&lt;/Enabled&gt;&lt;ScanUnformatted&gt;1&lt;/ScanUnformatted&gt;&lt;ScanChanges&gt;1&lt;/ScanChanges&gt;&lt;/ENInstantFormat&gt;"/>
    <w:docVar w:name="REFMGR.Layout" w:val="&lt;ENLayout&gt;&lt;Style&gt;Biochemistry&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olid papwr&lt;/item&gt;&lt;/Libraries&gt;&lt;/ENLibraries&gt;"/>
  </w:docVars>
  <w:rsids>
    <w:rsidRoot w:val="00B1595C"/>
    <w:rsid w:val="00004BC6"/>
    <w:rsid w:val="00007375"/>
    <w:rsid w:val="00010982"/>
    <w:rsid w:val="00012FD0"/>
    <w:rsid w:val="0001472D"/>
    <w:rsid w:val="000244CD"/>
    <w:rsid w:val="00032559"/>
    <w:rsid w:val="00033D66"/>
    <w:rsid w:val="00040B0C"/>
    <w:rsid w:val="00052283"/>
    <w:rsid w:val="000557A9"/>
    <w:rsid w:val="00055B7F"/>
    <w:rsid w:val="00061285"/>
    <w:rsid w:val="000757AE"/>
    <w:rsid w:val="000B4880"/>
    <w:rsid w:val="000B5908"/>
    <w:rsid w:val="000C2320"/>
    <w:rsid w:val="000D16A3"/>
    <w:rsid w:val="000D189F"/>
    <w:rsid w:val="000D2C98"/>
    <w:rsid w:val="000D42E8"/>
    <w:rsid w:val="000E763C"/>
    <w:rsid w:val="000F055C"/>
    <w:rsid w:val="001036E1"/>
    <w:rsid w:val="001073B9"/>
    <w:rsid w:val="001079AB"/>
    <w:rsid w:val="00126F1D"/>
    <w:rsid w:val="001346AF"/>
    <w:rsid w:val="001405A5"/>
    <w:rsid w:val="00172E10"/>
    <w:rsid w:val="00173869"/>
    <w:rsid w:val="001929B8"/>
    <w:rsid w:val="00195CFF"/>
    <w:rsid w:val="001B0367"/>
    <w:rsid w:val="001B09EE"/>
    <w:rsid w:val="001B0E72"/>
    <w:rsid w:val="001B4EAF"/>
    <w:rsid w:val="001B5670"/>
    <w:rsid w:val="001B68E6"/>
    <w:rsid w:val="001B6EAD"/>
    <w:rsid w:val="001B6F7C"/>
    <w:rsid w:val="001C2396"/>
    <w:rsid w:val="001D0E3B"/>
    <w:rsid w:val="001E1010"/>
    <w:rsid w:val="001E6A40"/>
    <w:rsid w:val="001F27B0"/>
    <w:rsid w:val="001F4533"/>
    <w:rsid w:val="00202C2B"/>
    <w:rsid w:val="00203F45"/>
    <w:rsid w:val="00205698"/>
    <w:rsid w:val="00205F5A"/>
    <w:rsid w:val="00210150"/>
    <w:rsid w:val="00211802"/>
    <w:rsid w:val="00216804"/>
    <w:rsid w:val="0024034D"/>
    <w:rsid w:val="00241200"/>
    <w:rsid w:val="00242CFD"/>
    <w:rsid w:val="002432E3"/>
    <w:rsid w:val="0024665B"/>
    <w:rsid w:val="002561AF"/>
    <w:rsid w:val="002645D0"/>
    <w:rsid w:val="00267A31"/>
    <w:rsid w:val="00275E76"/>
    <w:rsid w:val="00276204"/>
    <w:rsid w:val="0028647E"/>
    <w:rsid w:val="002927F3"/>
    <w:rsid w:val="002A1B86"/>
    <w:rsid w:val="002B4A6B"/>
    <w:rsid w:val="002B5EDC"/>
    <w:rsid w:val="002C07EF"/>
    <w:rsid w:val="002D7F40"/>
    <w:rsid w:val="002F0216"/>
    <w:rsid w:val="002F0EFB"/>
    <w:rsid w:val="002F1605"/>
    <w:rsid w:val="002F4639"/>
    <w:rsid w:val="00300A06"/>
    <w:rsid w:val="00300DB1"/>
    <w:rsid w:val="003026A2"/>
    <w:rsid w:val="003026BE"/>
    <w:rsid w:val="003075A3"/>
    <w:rsid w:val="00313192"/>
    <w:rsid w:val="00314188"/>
    <w:rsid w:val="0032744E"/>
    <w:rsid w:val="00336539"/>
    <w:rsid w:val="00352E65"/>
    <w:rsid w:val="00360BD2"/>
    <w:rsid w:val="00362397"/>
    <w:rsid w:val="0036388C"/>
    <w:rsid w:val="003752CF"/>
    <w:rsid w:val="00385574"/>
    <w:rsid w:val="003914C9"/>
    <w:rsid w:val="003915C8"/>
    <w:rsid w:val="0039467C"/>
    <w:rsid w:val="003A0C12"/>
    <w:rsid w:val="003A3386"/>
    <w:rsid w:val="003A464C"/>
    <w:rsid w:val="003A7741"/>
    <w:rsid w:val="003B3DB2"/>
    <w:rsid w:val="003C0694"/>
    <w:rsid w:val="003C177B"/>
    <w:rsid w:val="003D6076"/>
    <w:rsid w:val="003E7D46"/>
    <w:rsid w:val="003F077D"/>
    <w:rsid w:val="00402C3D"/>
    <w:rsid w:val="00413755"/>
    <w:rsid w:val="0042672E"/>
    <w:rsid w:val="00442E8F"/>
    <w:rsid w:val="0045177C"/>
    <w:rsid w:val="00462FF4"/>
    <w:rsid w:val="00464DD8"/>
    <w:rsid w:val="0047610B"/>
    <w:rsid w:val="00481430"/>
    <w:rsid w:val="00483B81"/>
    <w:rsid w:val="004A401B"/>
    <w:rsid w:val="004B1201"/>
    <w:rsid w:val="004B6B0A"/>
    <w:rsid w:val="004B759D"/>
    <w:rsid w:val="004C1512"/>
    <w:rsid w:val="004C2A1D"/>
    <w:rsid w:val="004C5FD9"/>
    <w:rsid w:val="004D32C0"/>
    <w:rsid w:val="004D664C"/>
    <w:rsid w:val="004D685D"/>
    <w:rsid w:val="004D6AC9"/>
    <w:rsid w:val="004E7089"/>
    <w:rsid w:val="004F09B9"/>
    <w:rsid w:val="005004F8"/>
    <w:rsid w:val="00505702"/>
    <w:rsid w:val="00507955"/>
    <w:rsid w:val="005233EB"/>
    <w:rsid w:val="00533C91"/>
    <w:rsid w:val="00541012"/>
    <w:rsid w:val="00542BAE"/>
    <w:rsid w:val="00550437"/>
    <w:rsid w:val="00554A2B"/>
    <w:rsid w:val="0057318C"/>
    <w:rsid w:val="00576522"/>
    <w:rsid w:val="005876EE"/>
    <w:rsid w:val="0058797C"/>
    <w:rsid w:val="0059543B"/>
    <w:rsid w:val="005A5C22"/>
    <w:rsid w:val="005A67C4"/>
    <w:rsid w:val="005B2DF4"/>
    <w:rsid w:val="005B3485"/>
    <w:rsid w:val="005C6020"/>
    <w:rsid w:val="005C65F8"/>
    <w:rsid w:val="005D12F3"/>
    <w:rsid w:val="005D3D7C"/>
    <w:rsid w:val="005D4BD5"/>
    <w:rsid w:val="005E2526"/>
    <w:rsid w:val="005E3650"/>
    <w:rsid w:val="00602EAD"/>
    <w:rsid w:val="00603263"/>
    <w:rsid w:val="006045B4"/>
    <w:rsid w:val="0060738C"/>
    <w:rsid w:val="00614FC7"/>
    <w:rsid w:val="0062280B"/>
    <w:rsid w:val="0062403F"/>
    <w:rsid w:val="00625B5E"/>
    <w:rsid w:val="00630B82"/>
    <w:rsid w:val="006315ED"/>
    <w:rsid w:val="00650491"/>
    <w:rsid w:val="00653536"/>
    <w:rsid w:val="006541A4"/>
    <w:rsid w:val="0065442A"/>
    <w:rsid w:val="006578A5"/>
    <w:rsid w:val="00660730"/>
    <w:rsid w:val="00663228"/>
    <w:rsid w:val="00664E85"/>
    <w:rsid w:val="00680CC4"/>
    <w:rsid w:val="006902D4"/>
    <w:rsid w:val="00690367"/>
    <w:rsid w:val="00690736"/>
    <w:rsid w:val="006913FE"/>
    <w:rsid w:val="00692A8B"/>
    <w:rsid w:val="0069423C"/>
    <w:rsid w:val="0069710B"/>
    <w:rsid w:val="006B09E7"/>
    <w:rsid w:val="006B5EFC"/>
    <w:rsid w:val="006B6426"/>
    <w:rsid w:val="006C120A"/>
    <w:rsid w:val="006D3791"/>
    <w:rsid w:val="006D405A"/>
    <w:rsid w:val="006D4DFE"/>
    <w:rsid w:val="006E0CFF"/>
    <w:rsid w:val="006E1ACA"/>
    <w:rsid w:val="006E6630"/>
    <w:rsid w:val="006F4D64"/>
    <w:rsid w:val="0070243F"/>
    <w:rsid w:val="007044E1"/>
    <w:rsid w:val="00710725"/>
    <w:rsid w:val="007115ED"/>
    <w:rsid w:val="007122A0"/>
    <w:rsid w:val="007136F8"/>
    <w:rsid w:val="00713D45"/>
    <w:rsid w:val="00714FE6"/>
    <w:rsid w:val="0071786D"/>
    <w:rsid w:val="007222E0"/>
    <w:rsid w:val="00722E96"/>
    <w:rsid w:val="00723666"/>
    <w:rsid w:val="00725B81"/>
    <w:rsid w:val="0074272C"/>
    <w:rsid w:val="007473D2"/>
    <w:rsid w:val="00755174"/>
    <w:rsid w:val="007569D4"/>
    <w:rsid w:val="007570F3"/>
    <w:rsid w:val="00761573"/>
    <w:rsid w:val="00776631"/>
    <w:rsid w:val="00776AF0"/>
    <w:rsid w:val="0077777E"/>
    <w:rsid w:val="00782C5A"/>
    <w:rsid w:val="007901DB"/>
    <w:rsid w:val="00792928"/>
    <w:rsid w:val="007A539F"/>
    <w:rsid w:val="007A6CEE"/>
    <w:rsid w:val="007B045A"/>
    <w:rsid w:val="007B077D"/>
    <w:rsid w:val="007C4BA9"/>
    <w:rsid w:val="007F2389"/>
    <w:rsid w:val="007F7341"/>
    <w:rsid w:val="00800E2C"/>
    <w:rsid w:val="00804240"/>
    <w:rsid w:val="00807B43"/>
    <w:rsid w:val="00812A19"/>
    <w:rsid w:val="00814721"/>
    <w:rsid w:val="008230AE"/>
    <w:rsid w:val="00825389"/>
    <w:rsid w:val="008317AF"/>
    <w:rsid w:val="00832FB2"/>
    <w:rsid w:val="00836CC8"/>
    <w:rsid w:val="00850BAF"/>
    <w:rsid w:val="008564FB"/>
    <w:rsid w:val="00856B18"/>
    <w:rsid w:val="00856BF9"/>
    <w:rsid w:val="0086168A"/>
    <w:rsid w:val="0086438C"/>
    <w:rsid w:val="00865859"/>
    <w:rsid w:val="00880BA6"/>
    <w:rsid w:val="00890CF0"/>
    <w:rsid w:val="00894AD2"/>
    <w:rsid w:val="0089514A"/>
    <w:rsid w:val="008A46D5"/>
    <w:rsid w:val="008A584E"/>
    <w:rsid w:val="008A737E"/>
    <w:rsid w:val="008B5EFC"/>
    <w:rsid w:val="008C09C5"/>
    <w:rsid w:val="008F0AF3"/>
    <w:rsid w:val="00906434"/>
    <w:rsid w:val="00930050"/>
    <w:rsid w:val="009418E1"/>
    <w:rsid w:val="009430E8"/>
    <w:rsid w:val="009465DB"/>
    <w:rsid w:val="00947F63"/>
    <w:rsid w:val="009501AA"/>
    <w:rsid w:val="00955BDC"/>
    <w:rsid w:val="00956566"/>
    <w:rsid w:val="00961AE2"/>
    <w:rsid w:val="009620C3"/>
    <w:rsid w:val="00973B58"/>
    <w:rsid w:val="009803A2"/>
    <w:rsid w:val="009835ED"/>
    <w:rsid w:val="00984D89"/>
    <w:rsid w:val="00991624"/>
    <w:rsid w:val="009A29B5"/>
    <w:rsid w:val="009A2EB6"/>
    <w:rsid w:val="009A3370"/>
    <w:rsid w:val="009A55C1"/>
    <w:rsid w:val="009B3E0D"/>
    <w:rsid w:val="009B5DE8"/>
    <w:rsid w:val="009C21C1"/>
    <w:rsid w:val="009D4AAD"/>
    <w:rsid w:val="00A10459"/>
    <w:rsid w:val="00A139B0"/>
    <w:rsid w:val="00A23312"/>
    <w:rsid w:val="00A246D9"/>
    <w:rsid w:val="00A26D5E"/>
    <w:rsid w:val="00A273CB"/>
    <w:rsid w:val="00A3304A"/>
    <w:rsid w:val="00A439FE"/>
    <w:rsid w:val="00A442CB"/>
    <w:rsid w:val="00A467E8"/>
    <w:rsid w:val="00A47195"/>
    <w:rsid w:val="00A47E15"/>
    <w:rsid w:val="00A54D47"/>
    <w:rsid w:val="00A64D94"/>
    <w:rsid w:val="00A80BC9"/>
    <w:rsid w:val="00A81FFE"/>
    <w:rsid w:val="00AA2B12"/>
    <w:rsid w:val="00AA72B1"/>
    <w:rsid w:val="00AA7959"/>
    <w:rsid w:val="00AA79FF"/>
    <w:rsid w:val="00AB4094"/>
    <w:rsid w:val="00AC103F"/>
    <w:rsid w:val="00AC447E"/>
    <w:rsid w:val="00AC51F4"/>
    <w:rsid w:val="00AC6149"/>
    <w:rsid w:val="00AE1450"/>
    <w:rsid w:val="00AE2CF1"/>
    <w:rsid w:val="00AE5859"/>
    <w:rsid w:val="00AF0143"/>
    <w:rsid w:val="00AF0BCD"/>
    <w:rsid w:val="00AF526D"/>
    <w:rsid w:val="00AF695F"/>
    <w:rsid w:val="00B06EC6"/>
    <w:rsid w:val="00B10979"/>
    <w:rsid w:val="00B10E6B"/>
    <w:rsid w:val="00B1595C"/>
    <w:rsid w:val="00B22153"/>
    <w:rsid w:val="00B24CE3"/>
    <w:rsid w:val="00B26B4A"/>
    <w:rsid w:val="00B3343F"/>
    <w:rsid w:val="00B35426"/>
    <w:rsid w:val="00B405D8"/>
    <w:rsid w:val="00B47AF6"/>
    <w:rsid w:val="00B525BE"/>
    <w:rsid w:val="00B57001"/>
    <w:rsid w:val="00B61C08"/>
    <w:rsid w:val="00B63001"/>
    <w:rsid w:val="00B67DC3"/>
    <w:rsid w:val="00B722F2"/>
    <w:rsid w:val="00B72F96"/>
    <w:rsid w:val="00B75482"/>
    <w:rsid w:val="00B7597F"/>
    <w:rsid w:val="00B761A6"/>
    <w:rsid w:val="00B81F7B"/>
    <w:rsid w:val="00B848E7"/>
    <w:rsid w:val="00B87E15"/>
    <w:rsid w:val="00B92C50"/>
    <w:rsid w:val="00BC4A81"/>
    <w:rsid w:val="00BD0097"/>
    <w:rsid w:val="00BD0756"/>
    <w:rsid w:val="00BD2705"/>
    <w:rsid w:val="00BF3568"/>
    <w:rsid w:val="00C02D12"/>
    <w:rsid w:val="00C31208"/>
    <w:rsid w:val="00C337AA"/>
    <w:rsid w:val="00C362CC"/>
    <w:rsid w:val="00C41C49"/>
    <w:rsid w:val="00C43B2C"/>
    <w:rsid w:val="00C512BD"/>
    <w:rsid w:val="00C5464D"/>
    <w:rsid w:val="00C62293"/>
    <w:rsid w:val="00C77D01"/>
    <w:rsid w:val="00C965CE"/>
    <w:rsid w:val="00CA10DD"/>
    <w:rsid w:val="00CC1613"/>
    <w:rsid w:val="00CD1C4C"/>
    <w:rsid w:val="00CD3F5B"/>
    <w:rsid w:val="00CE49B4"/>
    <w:rsid w:val="00CE5C65"/>
    <w:rsid w:val="00CF71E9"/>
    <w:rsid w:val="00CF74CE"/>
    <w:rsid w:val="00D03875"/>
    <w:rsid w:val="00D03B85"/>
    <w:rsid w:val="00D10E85"/>
    <w:rsid w:val="00D13121"/>
    <w:rsid w:val="00D15D88"/>
    <w:rsid w:val="00D17207"/>
    <w:rsid w:val="00D17A5C"/>
    <w:rsid w:val="00D23040"/>
    <w:rsid w:val="00D23853"/>
    <w:rsid w:val="00D27F82"/>
    <w:rsid w:val="00D30356"/>
    <w:rsid w:val="00D35F3E"/>
    <w:rsid w:val="00D462A5"/>
    <w:rsid w:val="00D46FBF"/>
    <w:rsid w:val="00D57385"/>
    <w:rsid w:val="00D64E91"/>
    <w:rsid w:val="00D654C4"/>
    <w:rsid w:val="00D7710B"/>
    <w:rsid w:val="00D808C1"/>
    <w:rsid w:val="00D81D22"/>
    <w:rsid w:val="00D82B2E"/>
    <w:rsid w:val="00D92BFB"/>
    <w:rsid w:val="00D9492C"/>
    <w:rsid w:val="00D9747C"/>
    <w:rsid w:val="00DB6107"/>
    <w:rsid w:val="00DC0B32"/>
    <w:rsid w:val="00DC1534"/>
    <w:rsid w:val="00DC35A5"/>
    <w:rsid w:val="00DD487A"/>
    <w:rsid w:val="00DD7C13"/>
    <w:rsid w:val="00DE6E57"/>
    <w:rsid w:val="00DF491E"/>
    <w:rsid w:val="00E14CAF"/>
    <w:rsid w:val="00E379FA"/>
    <w:rsid w:val="00E50572"/>
    <w:rsid w:val="00E52D76"/>
    <w:rsid w:val="00E621F8"/>
    <w:rsid w:val="00E64E1C"/>
    <w:rsid w:val="00E6521F"/>
    <w:rsid w:val="00E6558C"/>
    <w:rsid w:val="00E76DF8"/>
    <w:rsid w:val="00E86E09"/>
    <w:rsid w:val="00E910E7"/>
    <w:rsid w:val="00EB6C1A"/>
    <w:rsid w:val="00EC0615"/>
    <w:rsid w:val="00EC396E"/>
    <w:rsid w:val="00EC705A"/>
    <w:rsid w:val="00ED2D85"/>
    <w:rsid w:val="00ED43B3"/>
    <w:rsid w:val="00EE1150"/>
    <w:rsid w:val="00EE3404"/>
    <w:rsid w:val="00EE7593"/>
    <w:rsid w:val="00EF07E4"/>
    <w:rsid w:val="00EF5DFF"/>
    <w:rsid w:val="00EF5EA7"/>
    <w:rsid w:val="00F05057"/>
    <w:rsid w:val="00F06931"/>
    <w:rsid w:val="00F129C5"/>
    <w:rsid w:val="00F14B88"/>
    <w:rsid w:val="00F30735"/>
    <w:rsid w:val="00F35820"/>
    <w:rsid w:val="00F476A9"/>
    <w:rsid w:val="00F614C7"/>
    <w:rsid w:val="00F62449"/>
    <w:rsid w:val="00F679D0"/>
    <w:rsid w:val="00F77AED"/>
    <w:rsid w:val="00F83E50"/>
    <w:rsid w:val="00FA2265"/>
    <w:rsid w:val="00FA6431"/>
    <w:rsid w:val="00FB5B11"/>
    <w:rsid w:val="00FB6850"/>
    <w:rsid w:val="00FC294F"/>
    <w:rsid w:val="00FC3D9E"/>
    <w:rsid w:val="00FC574A"/>
    <w:rsid w:val="00FD0C69"/>
    <w:rsid w:val="00FD0C92"/>
    <w:rsid w:val="00FE4166"/>
    <w:rsid w:val="00FE6D98"/>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143"/>
    <w:pPr>
      <w:spacing w:after="200" w:line="276" w:lineRule="auto"/>
    </w:pPr>
    <w:rPr>
      <w:sz w:val="22"/>
      <w:szCs w:val="22"/>
      <w:lang w:val="en-US" w:eastAsia="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3A464C"/>
    <w:pPr>
      <w:spacing w:after="0" w:line="240" w:lineRule="auto"/>
    </w:pPr>
    <w:rPr>
      <w:rFonts w:ascii="Tahoma" w:hAnsi="Tahoma" w:cs="Tahoma"/>
      <w:sz w:val="16"/>
      <w:szCs w:val="16"/>
    </w:rPr>
  </w:style>
  <w:style w:type="character" w:customStyle="1" w:styleId="MarkeringsbobletekstTegn">
    <w:name w:val="Markeringsbobletekst Tegn"/>
    <w:link w:val="Markeringsbobletekst"/>
    <w:uiPriority w:val="99"/>
    <w:semiHidden/>
    <w:rsid w:val="003A464C"/>
    <w:rPr>
      <w:rFonts w:ascii="Tahoma" w:hAnsi="Tahoma" w:cs="Tahoma"/>
      <w:sz w:val="16"/>
      <w:szCs w:val="16"/>
      <w:lang w:val="en-US" w:eastAsia="en-US"/>
    </w:rPr>
  </w:style>
  <w:style w:type="table" w:styleId="Tabel-Gitter">
    <w:name w:val="Table Grid"/>
    <w:basedOn w:val="Tabel-Normal"/>
    <w:uiPriority w:val="59"/>
    <w:rsid w:val="003D60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ysskygge-markeringsfarve1">
    <w:name w:val="Light Shading Accent 1"/>
    <w:basedOn w:val="Tabel-Normal"/>
    <w:uiPriority w:val="60"/>
    <w:rsid w:val="007F2389"/>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ysskygge">
    <w:name w:val="Light Shading"/>
    <w:basedOn w:val="Tabel-Normal"/>
    <w:uiPriority w:val="60"/>
    <w:rsid w:val="007F23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ysskygge-fremhvningsfarve2">
    <w:name w:val="Light Shading Accent 2"/>
    <w:basedOn w:val="Tabel-Normal"/>
    <w:uiPriority w:val="60"/>
    <w:rsid w:val="007F2389"/>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ysskygge-fremhvningsfarve3">
    <w:name w:val="Light Shading Accent 3"/>
    <w:basedOn w:val="Tabel-Normal"/>
    <w:uiPriority w:val="60"/>
    <w:rsid w:val="007F2389"/>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skygge2">
    <w:name w:val="Medium Shading 2"/>
    <w:basedOn w:val="Tabel-Normal"/>
    <w:uiPriority w:val="64"/>
    <w:rsid w:val="007F238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kygge1-fremhvningsfarve6">
    <w:name w:val="Medium Shading 1 Accent 6"/>
    <w:basedOn w:val="Tabel-Normal"/>
    <w:uiPriority w:val="63"/>
    <w:rsid w:val="007F2389"/>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Farvetliste">
    <w:name w:val="Colorful List"/>
    <w:basedOn w:val="Tabel-Normal"/>
    <w:uiPriority w:val="72"/>
    <w:rsid w:val="007F2389"/>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character" w:styleId="Kommentarhenvisning">
    <w:name w:val="annotation reference"/>
    <w:basedOn w:val="Standardskrifttypeiafsnit"/>
    <w:uiPriority w:val="99"/>
    <w:semiHidden/>
    <w:unhideWhenUsed/>
    <w:rsid w:val="004E7089"/>
    <w:rPr>
      <w:sz w:val="16"/>
      <w:szCs w:val="16"/>
    </w:rPr>
  </w:style>
  <w:style w:type="paragraph" w:styleId="Kommentartekst">
    <w:name w:val="annotation text"/>
    <w:basedOn w:val="Normal"/>
    <w:link w:val="KommentartekstTegn"/>
    <w:uiPriority w:val="99"/>
    <w:semiHidden/>
    <w:unhideWhenUsed/>
    <w:rsid w:val="004E7089"/>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E7089"/>
    <w:rPr>
      <w:lang w:val="en-US" w:eastAsia="en-US"/>
    </w:rPr>
  </w:style>
  <w:style w:type="paragraph" w:styleId="Kommentaremne">
    <w:name w:val="annotation subject"/>
    <w:basedOn w:val="Kommentartekst"/>
    <w:next w:val="Kommentartekst"/>
    <w:link w:val="KommentaremneTegn"/>
    <w:uiPriority w:val="99"/>
    <w:semiHidden/>
    <w:unhideWhenUsed/>
    <w:rsid w:val="004E7089"/>
    <w:rPr>
      <w:b/>
      <w:bCs/>
    </w:rPr>
  </w:style>
  <w:style w:type="character" w:customStyle="1" w:styleId="KommentaremneTegn">
    <w:name w:val="Kommentaremne Tegn"/>
    <w:basedOn w:val="KommentartekstTegn"/>
    <w:link w:val="Kommentaremne"/>
    <w:uiPriority w:val="99"/>
    <w:semiHidden/>
    <w:rsid w:val="004E7089"/>
    <w:rPr>
      <w:b/>
      <w:bCs/>
      <w:lang w:val="en-US" w:eastAsia="en-US"/>
    </w:rPr>
  </w:style>
  <w:style w:type="paragraph" w:styleId="Sidehoved">
    <w:name w:val="header"/>
    <w:basedOn w:val="Normal"/>
    <w:link w:val="SidehovedTegn"/>
    <w:uiPriority w:val="99"/>
    <w:unhideWhenUsed/>
    <w:rsid w:val="00A1045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A10459"/>
    <w:rPr>
      <w:sz w:val="22"/>
      <w:szCs w:val="22"/>
      <w:lang w:val="en-US" w:eastAsia="en-US"/>
    </w:rPr>
  </w:style>
  <w:style w:type="paragraph" w:styleId="Sidefod">
    <w:name w:val="footer"/>
    <w:basedOn w:val="Normal"/>
    <w:link w:val="SidefodTegn"/>
    <w:uiPriority w:val="99"/>
    <w:unhideWhenUsed/>
    <w:rsid w:val="00A1045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A10459"/>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143"/>
    <w:pPr>
      <w:spacing w:after="200" w:line="276" w:lineRule="auto"/>
    </w:pPr>
    <w:rPr>
      <w:sz w:val="22"/>
      <w:szCs w:val="22"/>
      <w:lang w:val="en-US" w:eastAsia="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3A464C"/>
    <w:pPr>
      <w:spacing w:after="0" w:line="240" w:lineRule="auto"/>
    </w:pPr>
    <w:rPr>
      <w:rFonts w:ascii="Tahoma" w:hAnsi="Tahoma" w:cs="Tahoma"/>
      <w:sz w:val="16"/>
      <w:szCs w:val="16"/>
    </w:rPr>
  </w:style>
  <w:style w:type="character" w:customStyle="1" w:styleId="MarkeringsbobletekstTegn">
    <w:name w:val="Markeringsbobletekst Tegn"/>
    <w:link w:val="Markeringsbobletekst"/>
    <w:uiPriority w:val="99"/>
    <w:semiHidden/>
    <w:rsid w:val="003A464C"/>
    <w:rPr>
      <w:rFonts w:ascii="Tahoma" w:hAnsi="Tahoma" w:cs="Tahoma"/>
      <w:sz w:val="16"/>
      <w:szCs w:val="16"/>
      <w:lang w:val="en-US" w:eastAsia="en-US"/>
    </w:rPr>
  </w:style>
  <w:style w:type="table" w:styleId="Tabel-Gitter">
    <w:name w:val="Table Grid"/>
    <w:basedOn w:val="Tabel-Normal"/>
    <w:uiPriority w:val="59"/>
    <w:rsid w:val="003D60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ysskygge-markeringsfarve1">
    <w:name w:val="Light Shading Accent 1"/>
    <w:basedOn w:val="Tabel-Normal"/>
    <w:uiPriority w:val="60"/>
    <w:rsid w:val="007F2389"/>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ysskygge">
    <w:name w:val="Light Shading"/>
    <w:basedOn w:val="Tabel-Normal"/>
    <w:uiPriority w:val="60"/>
    <w:rsid w:val="007F238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ysskygge-fremhvningsfarve2">
    <w:name w:val="Light Shading Accent 2"/>
    <w:basedOn w:val="Tabel-Normal"/>
    <w:uiPriority w:val="60"/>
    <w:rsid w:val="007F2389"/>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ysskygge-fremhvningsfarve3">
    <w:name w:val="Light Shading Accent 3"/>
    <w:basedOn w:val="Tabel-Normal"/>
    <w:uiPriority w:val="60"/>
    <w:rsid w:val="007F2389"/>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skygge2">
    <w:name w:val="Medium Shading 2"/>
    <w:basedOn w:val="Tabel-Normal"/>
    <w:uiPriority w:val="64"/>
    <w:rsid w:val="007F238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kygge1-fremhvningsfarve6">
    <w:name w:val="Medium Shading 1 Accent 6"/>
    <w:basedOn w:val="Tabel-Normal"/>
    <w:uiPriority w:val="63"/>
    <w:rsid w:val="007F2389"/>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Farvetliste">
    <w:name w:val="Colorful List"/>
    <w:basedOn w:val="Tabel-Normal"/>
    <w:uiPriority w:val="72"/>
    <w:rsid w:val="007F2389"/>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character" w:styleId="Kommentarhenvisning">
    <w:name w:val="annotation reference"/>
    <w:basedOn w:val="Standardskrifttypeiafsnit"/>
    <w:uiPriority w:val="99"/>
    <w:semiHidden/>
    <w:unhideWhenUsed/>
    <w:rsid w:val="004E7089"/>
    <w:rPr>
      <w:sz w:val="16"/>
      <w:szCs w:val="16"/>
    </w:rPr>
  </w:style>
  <w:style w:type="paragraph" w:styleId="Kommentartekst">
    <w:name w:val="annotation text"/>
    <w:basedOn w:val="Normal"/>
    <w:link w:val="KommentartekstTegn"/>
    <w:uiPriority w:val="99"/>
    <w:semiHidden/>
    <w:unhideWhenUsed/>
    <w:rsid w:val="004E7089"/>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E7089"/>
    <w:rPr>
      <w:lang w:val="en-US" w:eastAsia="en-US"/>
    </w:rPr>
  </w:style>
  <w:style w:type="paragraph" w:styleId="Kommentaremne">
    <w:name w:val="annotation subject"/>
    <w:basedOn w:val="Kommentartekst"/>
    <w:next w:val="Kommentartekst"/>
    <w:link w:val="KommentaremneTegn"/>
    <w:uiPriority w:val="99"/>
    <w:semiHidden/>
    <w:unhideWhenUsed/>
    <w:rsid w:val="004E7089"/>
    <w:rPr>
      <w:b/>
      <w:bCs/>
    </w:rPr>
  </w:style>
  <w:style w:type="character" w:customStyle="1" w:styleId="KommentaremneTegn">
    <w:name w:val="Kommentaremne Tegn"/>
    <w:basedOn w:val="KommentartekstTegn"/>
    <w:link w:val="Kommentaremne"/>
    <w:uiPriority w:val="99"/>
    <w:semiHidden/>
    <w:rsid w:val="004E7089"/>
    <w:rPr>
      <w:b/>
      <w:bCs/>
      <w:lang w:val="en-US" w:eastAsia="en-US"/>
    </w:rPr>
  </w:style>
  <w:style w:type="paragraph" w:styleId="Sidehoved">
    <w:name w:val="header"/>
    <w:basedOn w:val="Normal"/>
    <w:link w:val="SidehovedTegn"/>
    <w:uiPriority w:val="99"/>
    <w:unhideWhenUsed/>
    <w:rsid w:val="00A1045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A10459"/>
    <w:rPr>
      <w:sz w:val="22"/>
      <w:szCs w:val="22"/>
      <w:lang w:val="en-US" w:eastAsia="en-US"/>
    </w:rPr>
  </w:style>
  <w:style w:type="paragraph" w:styleId="Sidefod">
    <w:name w:val="footer"/>
    <w:basedOn w:val="Normal"/>
    <w:link w:val="SidefodTegn"/>
    <w:uiPriority w:val="99"/>
    <w:unhideWhenUsed/>
    <w:rsid w:val="00A1045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A10459"/>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313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35AE3-DC73-4ACB-8A0A-5B718643F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007</Words>
  <Characters>48846</Characters>
  <Application>Microsoft Office Word</Application>
  <DocSecurity>0</DocSecurity>
  <Lines>407</Lines>
  <Paragraphs>1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NSM</Company>
  <LinksUpToDate>false</LinksUpToDate>
  <CharactersWithSpaces>56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o</dc:creator>
  <cp:lastModifiedBy>Sidse Louise Schelde</cp:lastModifiedBy>
  <cp:revision>2</cp:revision>
  <cp:lastPrinted>2014-02-25T09:58:00Z</cp:lastPrinted>
  <dcterms:created xsi:type="dcterms:W3CDTF">2014-10-21T12:08:00Z</dcterms:created>
  <dcterms:modified xsi:type="dcterms:W3CDTF">2014-10-21T12:08:00Z</dcterms:modified>
</cp:coreProperties>
</file>